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52EDFD" w14:textId="77777777" w:rsidR="00FC47C5" w:rsidRDefault="00FC47C5">
      <w:pPr>
        <w:spacing w:after="0" w:line="240" w:lineRule="auto"/>
        <w:ind w:left="0" w:hanging="2"/>
        <w:jc w:val="both"/>
        <w:rPr>
          <w:rFonts w:ascii="Arial" w:eastAsia="Arial" w:hAnsi="Arial" w:cs="Arial"/>
        </w:rPr>
      </w:pPr>
    </w:p>
    <w:p w14:paraId="7A80B0FD" w14:textId="77777777" w:rsidR="00FC47C5" w:rsidRDefault="00FC47C5">
      <w:pPr>
        <w:spacing w:after="0" w:line="240" w:lineRule="auto"/>
        <w:ind w:left="0" w:hanging="2"/>
        <w:jc w:val="both"/>
        <w:rPr>
          <w:rFonts w:ascii="Arial" w:eastAsia="Arial" w:hAnsi="Arial" w:cs="Arial"/>
        </w:rPr>
      </w:pPr>
    </w:p>
    <w:p w14:paraId="3612CEF3" w14:textId="6D449485" w:rsidR="00FC47C5" w:rsidRDefault="00224F8D">
      <w:pPr>
        <w:spacing w:after="0" w:line="240" w:lineRule="auto"/>
        <w:ind w:left="1" w:hanging="3"/>
        <w:jc w:val="both"/>
        <w:rPr>
          <w:rFonts w:ascii="Times New Roman" w:eastAsia="Times New Roman" w:hAnsi="Times New Roman" w:cs="Times New Roman"/>
          <w:sz w:val="32"/>
          <w:szCs w:val="32"/>
        </w:rPr>
      </w:pPr>
      <w:r w:rsidRPr="000E13CE">
        <w:rPr>
          <w:rFonts w:ascii="Times New Roman" w:hAnsi="Times New Roman" w:cs="Times New Roman"/>
          <w:b/>
          <w:sz w:val="32"/>
          <w:szCs w:val="32"/>
        </w:rPr>
        <w:t>PENGARUH POLA MAKAN TERHADAP KEJADIAN DISMENORE PADA REMAJA</w:t>
      </w:r>
      <w:r w:rsidRPr="00156679">
        <w:rPr>
          <w:rFonts w:ascii="Times New Roman" w:hAnsi="Times New Roman" w:cs="Times New Roman"/>
          <w:b/>
          <w:sz w:val="24"/>
          <w:szCs w:val="24"/>
        </w:rPr>
        <w:t xml:space="preserve">  </w:t>
      </w:r>
      <w:r w:rsidR="005E1E4A">
        <w:rPr>
          <w:rFonts w:ascii="Times New Roman" w:eastAsia="Times New Roman" w:hAnsi="Times New Roman" w:cs="Times New Roman"/>
          <w:b/>
          <w:sz w:val="32"/>
          <w:szCs w:val="32"/>
        </w:rPr>
        <w:t xml:space="preserve"> </w:t>
      </w:r>
    </w:p>
    <w:p w14:paraId="0A9A0FA1" w14:textId="5EC43EB2" w:rsidR="00FC47C5" w:rsidRDefault="00FC47C5">
      <w:pPr>
        <w:spacing w:after="0" w:line="240" w:lineRule="auto"/>
        <w:ind w:left="1" w:hanging="3"/>
        <w:jc w:val="both"/>
        <w:rPr>
          <w:rFonts w:ascii="Times New Roman" w:eastAsia="Times New Roman" w:hAnsi="Times New Roman" w:cs="Times New Roman"/>
          <w:color w:val="4F6228"/>
          <w:sz w:val="32"/>
          <w:szCs w:val="32"/>
        </w:rPr>
      </w:pPr>
    </w:p>
    <w:p w14:paraId="535654AD" w14:textId="3D93D104" w:rsidR="00FC47C5" w:rsidRDefault="00224F8D">
      <w:pPr>
        <w:spacing w:after="0" w:line="240" w:lineRule="auto"/>
        <w:ind w:left="0" w:hanging="2"/>
        <w:jc w:val="both"/>
        <w:rPr>
          <w:rFonts w:ascii="Times New Roman" w:eastAsia="Times New Roman" w:hAnsi="Times New Roman" w:cs="Times New Roman"/>
          <w:b/>
        </w:rPr>
      </w:pPr>
      <w:r w:rsidRPr="000E13CE">
        <w:rPr>
          <w:rFonts w:ascii="Times New Roman" w:hAnsi="Times New Roman" w:cs="Times New Roman"/>
          <w:b/>
        </w:rPr>
        <w:t>Florin Azzahr</w:t>
      </w:r>
      <w:r w:rsidRPr="000E13CE">
        <w:rPr>
          <w:rFonts w:ascii="Times New Roman" w:hAnsi="Times New Roman" w:cs="Times New Roman"/>
          <w:b/>
          <w:lang w:val="en-US"/>
        </w:rPr>
        <w:t>a</w:t>
      </w:r>
      <w:r w:rsidR="005E1E4A" w:rsidRPr="000E13CE">
        <w:rPr>
          <w:rFonts w:ascii="Times New Roman" w:eastAsia="Times New Roman" w:hAnsi="Times New Roman" w:cs="Times New Roman"/>
          <w:b/>
          <w:vertAlign w:val="superscript"/>
        </w:rPr>
        <w:t>1</w:t>
      </w:r>
      <w:r w:rsidR="005E1E4A" w:rsidRPr="000E13CE">
        <w:rPr>
          <w:rFonts w:ascii="Times New Roman" w:eastAsia="Times New Roman" w:hAnsi="Times New Roman" w:cs="Times New Roman"/>
          <w:b/>
        </w:rPr>
        <w:t xml:space="preserve">, </w:t>
      </w:r>
      <w:r w:rsidRPr="000E13CE">
        <w:rPr>
          <w:rFonts w:ascii="Times New Roman" w:hAnsi="Times New Roman" w:cs="Times New Roman"/>
          <w:b/>
        </w:rPr>
        <w:t>Dewi Ambarwati</w:t>
      </w:r>
      <w:r w:rsidRPr="000E13CE">
        <w:rPr>
          <w:rFonts w:ascii="Times New Roman" w:eastAsia="Times New Roman" w:hAnsi="Times New Roman" w:cs="Times New Roman"/>
          <w:b/>
          <w:vertAlign w:val="superscript"/>
        </w:rPr>
        <w:t xml:space="preserve"> </w:t>
      </w:r>
      <w:r w:rsidR="005E1E4A" w:rsidRPr="000E13CE">
        <w:rPr>
          <w:rFonts w:ascii="Times New Roman" w:eastAsia="Times New Roman" w:hAnsi="Times New Roman" w:cs="Times New Roman"/>
          <w:b/>
          <w:vertAlign w:val="superscript"/>
        </w:rPr>
        <w:t>2</w:t>
      </w:r>
      <w:r w:rsidR="005E1E4A" w:rsidRPr="000E13CE">
        <w:rPr>
          <w:rFonts w:ascii="Times New Roman" w:eastAsia="Times New Roman" w:hAnsi="Times New Roman" w:cs="Times New Roman"/>
          <w:b/>
        </w:rPr>
        <w:t xml:space="preserve">, </w:t>
      </w:r>
      <w:r w:rsidRPr="000E13CE">
        <w:rPr>
          <w:rFonts w:ascii="Times New Roman" w:hAnsi="Times New Roman" w:cs="Times New Roman"/>
          <w:b/>
        </w:rPr>
        <w:t>Wilis Dwi Pangesti</w:t>
      </w:r>
      <w:r w:rsidRPr="000E13CE">
        <w:rPr>
          <w:rFonts w:ascii="Times New Roman" w:eastAsia="Times New Roman" w:hAnsi="Times New Roman" w:cs="Times New Roman"/>
          <w:b/>
          <w:vertAlign w:val="superscript"/>
        </w:rPr>
        <w:t xml:space="preserve"> </w:t>
      </w:r>
      <w:r w:rsidR="005E1E4A" w:rsidRPr="000E13CE">
        <w:rPr>
          <w:rFonts w:ascii="Times New Roman" w:eastAsia="Times New Roman" w:hAnsi="Times New Roman" w:cs="Times New Roman"/>
          <w:b/>
          <w:vertAlign w:val="superscript"/>
        </w:rPr>
        <w:t>3</w:t>
      </w:r>
      <w:r w:rsidR="005E1E4A">
        <w:rPr>
          <w:rFonts w:ascii="Times New Roman" w:eastAsia="Times New Roman" w:hAnsi="Times New Roman" w:cs="Times New Roman"/>
          <w:b/>
        </w:rPr>
        <w:t xml:space="preserve"> </w:t>
      </w:r>
    </w:p>
    <w:p w14:paraId="6AC64DEF" w14:textId="1A870B1A" w:rsidR="00913F07" w:rsidRPr="00913F07" w:rsidRDefault="00913F07">
      <w:pPr>
        <w:spacing w:after="0" w:line="240" w:lineRule="auto"/>
        <w:ind w:left="0" w:hanging="2"/>
        <w:jc w:val="both"/>
        <w:rPr>
          <w:rFonts w:ascii="Times New Roman" w:eastAsia="Times New Roman" w:hAnsi="Times New Roman" w:cs="Times New Roman"/>
          <w:sz w:val="20"/>
          <w:szCs w:val="20"/>
          <w:lang w:val="en-US"/>
        </w:rPr>
      </w:pPr>
      <w:r w:rsidRPr="00913F07">
        <w:rPr>
          <w:rFonts w:ascii="Times New Roman" w:eastAsia="Times New Roman" w:hAnsi="Times New Roman" w:cs="Times New Roman"/>
          <w:sz w:val="20"/>
          <w:szCs w:val="20"/>
          <w:lang w:val="en-US"/>
        </w:rPr>
        <w:t>Florinazzahra21@gmail.com</w:t>
      </w:r>
    </w:p>
    <w:p w14:paraId="31FB4BBD" w14:textId="30E0A973" w:rsidR="00FC47C5" w:rsidRDefault="00FC47C5">
      <w:pPr>
        <w:spacing w:after="0" w:line="240" w:lineRule="auto"/>
        <w:ind w:left="0" w:hanging="2"/>
        <w:jc w:val="both"/>
        <w:rPr>
          <w:rFonts w:ascii="Times New Roman" w:eastAsia="Times New Roman" w:hAnsi="Times New Roman" w:cs="Times New Roman"/>
          <w:color w:val="4F6228"/>
        </w:rPr>
      </w:pPr>
    </w:p>
    <w:p w14:paraId="109551CD" w14:textId="59ED7E85" w:rsidR="00FC47C5" w:rsidRDefault="005E1E4A">
      <w:pPr>
        <w:spacing w:after="0" w:line="240" w:lineRule="auto"/>
        <w:ind w:left="0" w:hanging="2"/>
        <w:rPr>
          <w:rFonts w:ascii="Times New Roman" w:eastAsia="Times New Roman" w:hAnsi="Times New Roman" w:cs="Times New Roman"/>
          <w:sz w:val="20"/>
          <w:szCs w:val="20"/>
        </w:rPr>
      </w:pPr>
      <w:r>
        <w:rPr>
          <w:rFonts w:ascii="Times New Roman" w:eastAsia="Times New Roman" w:hAnsi="Times New Roman" w:cs="Times New Roman"/>
          <w:vertAlign w:val="superscript"/>
        </w:rPr>
        <w:t>1</w:t>
      </w:r>
      <w:r>
        <w:rPr>
          <w:rFonts w:ascii="Times New Roman" w:eastAsia="Times New Roman" w:hAnsi="Times New Roman" w:cs="Times New Roman"/>
        </w:rPr>
        <w:t xml:space="preserve"> </w:t>
      </w:r>
      <w:r>
        <w:rPr>
          <w:rFonts w:ascii="Times New Roman" w:eastAsia="Times New Roman" w:hAnsi="Times New Roman" w:cs="Times New Roman"/>
          <w:sz w:val="20"/>
          <w:szCs w:val="20"/>
        </w:rPr>
        <w:t>Program Studi Sarjana Ke</w:t>
      </w:r>
      <w:r w:rsidR="00224F8D">
        <w:rPr>
          <w:rFonts w:ascii="Times New Roman" w:eastAsia="Times New Roman" w:hAnsi="Times New Roman" w:cs="Times New Roman"/>
          <w:sz w:val="20"/>
          <w:szCs w:val="20"/>
          <w:lang w:val="en-US"/>
        </w:rPr>
        <w:t>bidanan</w:t>
      </w:r>
      <w:r>
        <w:rPr>
          <w:rFonts w:ascii="Times New Roman" w:eastAsia="Times New Roman" w:hAnsi="Times New Roman" w:cs="Times New Roman"/>
          <w:sz w:val="20"/>
          <w:szCs w:val="20"/>
        </w:rPr>
        <w:t>, Fakultas</w:t>
      </w:r>
      <w:r w:rsidR="00224F8D">
        <w:rPr>
          <w:rFonts w:ascii="Times New Roman" w:eastAsia="Times New Roman" w:hAnsi="Times New Roman" w:cs="Times New Roman"/>
          <w:sz w:val="20"/>
          <w:szCs w:val="20"/>
          <w:lang w:val="en-US"/>
        </w:rPr>
        <w:t xml:space="preserve"> Ilmu Kesehatan</w:t>
      </w:r>
      <w:r>
        <w:rPr>
          <w:rFonts w:ascii="Times New Roman" w:eastAsia="Times New Roman" w:hAnsi="Times New Roman" w:cs="Times New Roman"/>
          <w:sz w:val="20"/>
          <w:szCs w:val="20"/>
        </w:rPr>
        <w:t xml:space="preserve"> Universitas</w:t>
      </w:r>
      <w:r w:rsidR="00224F8D">
        <w:rPr>
          <w:rFonts w:ascii="Times New Roman" w:eastAsia="Times New Roman" w:hAnsi="Times New Roman" w:cs="Times New Roman"/>
          <w:sz w:val="20"/>
          <w:szCs w:val="20"/>
          <w:lang w:val="en-US"/>
        </w:rPr>
        <w:t xml:space="preserve"> Muhammadiyah Purwokerto</w:t>
      </w:r>
      <w:r>
        <w:rPr>
          <w:rFonts w:ascii="Times New Roman" w:eastAsia="Times New Roman" w:hAnsi="Times New Roman" w:cs="Times New Roman"/>
          <w:sz w:val="20"/>
          <w:szCs w:val="20"/>
        </w:rPr>
        <w:t xml:space="preserve"> </w:t>
      </w:r>
    </w:p>
    <w:p w14:paraId="4B6FEB88" w14:textId="4D403575" w:rsidR="00FC47C5" w:rsidRDefault="005E1E4A">
      <w:pPr>
        <w:spacing w:after="0" w:line="240" w:lineRule="auto"/>
        <w:ind w:left="0" w:hanging="2"/>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 xml:space="preserve">2 </w:t>
      </w:r>
      <w:r>
        <w:rPr>
          <w:rFonts w:ascii="Times New Roman" w:eastAsia="Times New Roman" w:hAnsi="Times New Roman" w:cs="Times New Roman"/>
          <w:sz w:val="20"/>
          <w:szCs w:val="20"/>
        </w:rPr>
        <w:t xml:space="preserve">Fakultas </w:t>
      </w:r>
      <w:r w:rsidR="000E13CE">
        <w:rPr>
          <w:rFonts w:ascii="Times New Roman" w:eastAsia="Times New Roman" w:hAnsi="Times New Roman" w:cs="Times New Roman"/>
          <w:sz w:val="20"/>
          <w:szCs w:val="20"/>
          <w:lang w:val="en-US"/>
        </w:rPr>
        <w:t xml:space="preserve">Ilmu </w:t>
      </w:r>
      <w:r>
        <w:rPr>
          <w:rFonts w:ascii="Times New Roman" w:eastAsia="Times New Roman" w:hAnsi="Times New Roman" w:cs="Times New Roman"/>
          <w:sz w:val="20"/>
          <w:szCs w:val="20"/>
        </w:rPr>
        <w:t>Kesehat</w:t>
      </w:r>
      <w:r w:rsidR="000E13CE">
        <w:rPr>
          <w:rFonts w:ascii="Times New Roman" w:eastAsia="Times New Roman" w:hAnsi="Times New Roman" w:cs="Times New Roman"/>
          <w:sz w:val="20"/>
          <w:szCs w:val="20"/>
          <w:lang w:val="en-US"/>
        </w:rPr>
        <w:t>an</w:t>
      </w:r>
      <w:r>
        <w:rPr>
          <w:rFonts w:ascii="Times New Roman" w:eastAsia="Times New Roman" w:hAnsi="Times New Roman" w:cs="Times New Roman"/>
          <w:sz w:val="20"/>
          <w:szCs w:val="20"/>
        </w:rPr>
        <w:t xml:space="preserve">, Universitas </w:t>
      </w:r>
      <w:r w:rsidR="00913F07">
        <w:rPr>
          <w:rFonts w:ascii="Times New Roman" w:eastAsia="Times New Roman" w:hAnsi="Times New Roman" w:cs="Times New Roman"/>
          <w:sz w:val="20"/>
          <w:szCs w:val="20"/>
          <w:lang w:val="en-US"/>
        </w:rPr>
        <w:t>Muhammadiyah Purwokerto</w:t>
      </w:r>
      <w:r>
        <w:rPr>
          <w:rFonts w:ascii="Times New Roman" w:eastAsia="Times New Roman" w:hAnsi="Times New Roman" w:cs="Times New Roman"/>
          <w:sz w:val="20"/>
          <w:szCs w:val="20"/>
        </w:rPr>
        <w:t xml:space="preserve">, </w:t>
      </w:r>
      <w:r w:rsidR="00913F07" w:rsidRPr="00913F07">
        <w:rPr>
          <w:rFonts w:ascii="Times New Roman" w:hAnsi="Times New Roman" w:cs="Times New Roman"/>
          <w:color w:val="202124"/>
          <w:sz w:val="20"/>
          <w:szCs w:val="20"/>
          <w:shd w:val="clear" w:color="auto" w:fill="FFFFFF"/>
        </w:rPr>
        <w:t>Dusun II, Sokaraja Kulon, Kec. Sokaraja, Kabupaten Banyumas, Jawa Tengah 53181</w:t>
      </w:r>
    </w:p>
    <w:p w14:paraId="1FAB93E1" w14:textId="780E3E0D" w:rsidR="00FC47C5" w:rsidRDefault="00FC47C5">
      <w:pPr>
        <w:spacing w:after="0" w:line="240" w:lineRule="auto"/>
        <w:ind w:left="0" w:hanging="2"/>
        <w:jc w:val="both"/>
        <w:rPr>
          <w:rFonts w:ascii="Times New Roman" w:eastAsia="Times New Roman" w:hAnsi="Times New Roman" w:cs="Times New Roman"/>
          <w:color w:val="4F6228"/>
          <w:sz w:val="18"/>
          <w:szCs w:val="18"/>
        </w:rPr>
      </w:pPr>
    </w:p>
    <w:p w14:paraId="171102A3" w14:textId="77777777" w:rsidR="00FC47C5" w:rsidRDefault="00FC47C5">
      <w:pPr>
        <w:spacing w:after="0" w:line="240" w:lineRule="auto"/>
        <w:ind w:left="0" w:hanging="2"/>
        <w:rPr>
          <w:rFonts w:ascii="Times New Roman" w:eastAsia="Times New Roman" w:hAnsi="Times New Roman" w:cs="Times New Roman"/>
          <w:sz w:val="18"/>
          <w:szCs w:val="18"/>
        </w:rPr>
      </w:pPr>
    </w:p>
    <w:p w14:paraId="029ED599" w14:textId="77777777" w:rsidR="00FC47C5" w:rsidRDefault="005E1E4A">
      <w:pPr>
        <w:spacing w:after="0" w:line="240" w:lineRule="auto"/>
        <w:ind w:left="0" w:hanging="2"/>
        <w:rPr>
          <w:rFonts w:ascii="Times New Roman" w:eastAsia="Times New Roman" w:hAnsi="Times New Roman" w:cs="Times New Roman"/>
          <w:sz w:val="20"/>
          <w:szCs w:val="20"/>
        </w:rPr>
      </w:pPr>
      <w:r>
        <w:rPr>
          <w:noProof/>
        </w:rPr>
        <mc:AlternateContent>
          <mc:Choice Requires="wpg">
            <w:drawing>
              <wp:anchor distT="0" distB="0" distL="114300" distR="114300" simplePos="0" relativeHeight="251658240" behindDoc="0" locked="0" layoutInCell="1" hidden="0" allowOverlap="1" wp14:anchorId="073FF02A" wp14:editId="3AED2F2F">
                <wp:simplePos x="0" y="0"/>
                <wp:positionH relativeFrom="column">
                  <wp:posOffset>114300</wp:posOffset>
                </wp:positionH>
                <wp:positionV relativeFrom="paragraph">
                  <wp:posOffset>50800</wp:posOffset>
                </wp:positionV>
                <wp:extent cx="5759450" cy="38100"/>
                <wp:effectExtent l="0" t="0" r="0" b="0"/>
                <wp:wrapNone/>
                <wp:docPr id="1027" name="Freeform: Shape 1027"/>
                <wp:cNvGraphicFramePr/>
                <a:graphic xmlns:a="http://schemas.openxmlformats.org/drawingml/2006/main">
                  <a:graphicData uri="http://schemas.microsoft.com/office/word/2010/wordprocessingShape">
                    <wps:wsp>
                      <wps:cNvSpPr/>
                      <wps:spPr>
                        <a:xfrm>
                          <a:off x="2478975" y="3780000"/>
                          <a:ext cx="5734050" cy="0"/>
                        </a:xfrm>
                        <a:custGeom>
                          <a:avLst/>
                          <a:gdLst/>
                          <a:ahLst/>
                          <a:cxnLst/>
                          <a:rect l="l" t="t" r="r" b="b"/>
                          <a:pathLst>
                            <a:path w="5734050" h="1" extrusionOk="0">
                              <a:moveTo>
                                <a:pt x="0" y="0"/>
                              </a:moveTo>
                              <a:lnTo>
                                <a:pt x="5734050" y="0"/>
                              </a:lnTo>
                            </a:path>
                          </a:pathLst>
                        </a:custGeom>
                        <a:solidFill>
                          <a:srgbClr val="FFFFFF"/>
                        </a:solid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14300</wp:posOffset>
                </wp:positionH>
                <wp:positionV relativeFrom="paragraph">
                  <wp:posOffset>50800</wp:posOffset>
                </wp:positionV>
                <wp:extent cx="5759450" cy="38100"/>
                <wp:effectExtent b="0" l="0" r="0" t="0"/>
                <wp:wrapNone/>
                <wp:docPr id="1027" name="image2.png"/>
                <a:graphic>
                  <a:graphicData uri="http://schemas.openxmlformats.org/drawingml/2006/picture">
                    <pic:pic>
                      <pic:nvPicPr>
                        <pic:cNvPr id="0" name="image2.png"/>
                        <pic:cNvPicPr preferRelativeResize="0"/>
                      </pic:nvPicPr>
                      <pic:blipFill>
                        <a:blip r:embed="rId9"/>
                        <a:srcRect/>
                        <a:stretch>
                          <a:fillRect/>
                        </a:stretch>
                      </pic:blipFill>
                      <pic:spPr>
                        <a:xfrm>
                          <a:off x="0" y="0"/>
                          <a:ext cx="5759450" cy="38100"/>
                        </a:xfrm>
                        <a:prstGeom prst="rect"/>
                        <a:ln/>
                      </pic:spPr>
                    </pic:pic>
                  </a:graphicData>
                </a:graphic>
              </wp:anchor>
            </w:drawing>
          </mc:Fallback>
        </mc:AlternateContent>
      </w:r>
    </w:p>
    <w:p w14:paraId="227512C5" w14:textId="49C7606E" w:rsidR="00FC47C5" w:rsidRDefault="005E1E4A">
      <w:pPr>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ABSTRAK</w:t>
      </w:r>
    </w:p>
    <w:p w14:paraId="005DCE4A" w14:textId="662AC140" w:rsidR="00FC47C5" w:rsidRDefault="005E1E4A">
      <w:pPr>
        <w:spacing w:after="0" w:line="240" w:lineRule="auto"/>
        <w:ind w:left="0" w:hanging="2"/>
        <w:jc w:val="both"/>
        <w:rPr>
          <w:rFonts w:ascii="Times New Roman" w:eastAsia="Times New Roman" w:hAnsi="Times New Roman" w:cs="Times New Roman"/>
          <w:color w:val="222222"/>
          <w:sz w:val="20"/>
          <w:szCs w:val="20"/>
        </w:rPr>
      </w:pPr>
      <w:r>
        <w:rPr>
          <w:rFonts w:ascii="Times New Roman" w:eastAsia="Times New Roman" w:hAnsi="Times New Roman" w:cs="Times New Roman"/>
          <w:b/>
          <w:color w:val="222222"/>
          <w:sz w:val="20"/>
          <w:szCs w:val="20"/>
        </w:rPr>
        <w:t xml:space="preserve">Latar belakang: </w:t>
      </w:r>
      <w:r w:rsidR="00456B22" w:rsidRPr="00456B22">
        <w:rPr>
          <w:rFonts w:ascii="Times New Roman" w:hAnsi="Times New Roman" w:cs="Times New Roman"/>
          <w:sz w:val="20"/>
          <w:szCs w:val="20"/>
        </w:rPr>
        <w:t>Remaja merupakan tahapan atau fase antara masa kanak-kanak menuju masa dewasa. Pertumbuhan dan perkembangan pada masa remaja sangat pesat baik fisik maupun pada psikologisnya. Organ reproduksi pada wanita mulai berfungsi dengan salah satu ciri yaitu mulainya menstruasi. Pada umumnya wanita saat mengalami menstruasi disertai rasa nyeri atau dismenore. Dismenore merupakan keluhan ginekologis yang diakibatkan oleh ketidak seimbangan hormon progesteron yang menimbulkan rasa nyeri. Banyak penyebab terjadinya dismenore, salah satunya dari pola makan. Remaja yang memiliki status gizi kurang dapat menyebabkan terganggunya fungsi organ reproduksi. Salah satu cara agar menstruasi tidak menimbulkan rasa nyeri yaitu dengan mengkonsumsi makanan gizi seimbang.</w:t>
      </w:r>
    </w:p>
    <w:p w14:paraId="29BF9246" w14:textId="7690B1A9" w:rsidR="00FC47C5" w:rsidRDefault="005E1E4A">
      <w:pPr>
        <w:pBdr>
          <w:top w:val="nil"/>
          <w:left w:val="nil"/>
          <w:bottom w:val="nil"/>
          <w:right w:val="nil"/>
          <w:between w:val="nil"/>
        </w:pBdr>
        <w:shd w:val="clear" w:color="auto" w:fill="FFFFFF"/>
        <w:spacing w:after="0" w:line="240" w:lineRule="auto"/>
        <w:ind w:left="0" w:hanging="2"/>
        <w:jc w:val="both"/>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Metode</w:t>
      </w:r>
      <w:r>
        <w:rPr>
          <w:rFonts w:ascii="Times New Roman" w:eastAsia="Times New Roman" w:hAnsi="Times New Roman" w:cs="Times New Roman"/>
          <w:b/>
          <w:sz w:val="20"/>
          <w:szCs w:val="20"/>
        </w:rPr>
        <w:t xml:space="preserve">: </w:t>
      </w:r>
      <w:r w:rsidR="00456B22" w:rsidRPr="00456B22">
        <w:rPr>
          <w:rFonts w:ascii="Times New Roman" w:hAnsi="Times New Roman" w:cs="Times New Roman"/>
          <w:i/>
          <w:sz w:val="20"/>
          <w:szCs w:val="20"/>
        </w:rPr>
        <w:t>Literature review</w:t>
      </w:r>
      <w:r w:rsidR="00456B22" w:rsidRPr="00456B22">
        <w:rPr>
          <w:rFonts w:ascii="Times New Roman" w:hAnsi="Times New Roman" w:cs="Times New Roman"/>
          <w:sz w:val="20"/>
          <w:szCs w:val="20"/>
        </w:rPr>
        <w:t xml:space="preserve"> ini bertujuan untuk mengetahui hubungan pola makan dengan kejadian dismenore pada remaja. Jenis penelitian digunakan adalah </w:t>
      </w:r>
      <w:r w:rsidR="00456B22" w:rsidRPr="00456B22">
        <w:rPr>
          <w:rFonts w:ascii="Times New Roman" w:hAnsi="Times New Roman" w:cs="Times New Roman"/>
          <w:i/>
          <w:sz w:val="20"/>
          <w:szCs w:val="20"/>
        </w:rPr>
        <w:t>literature review</w:t>
      </w:r>
      <w:r w:rsidR="00456B22" w:rsidRPr="00456B22">
        <w:rPr>
          <w:rFonts w:ascii="Times New Roman" w:hAnsi="Times New Roman" w:cs="Times New Roman"/>
          <w:sz w:val="20"/>
          <w:szCs w:val="20"/>
        </w:rPr>
        <w:t xml:space="preserve"> dengan metode deskriptif. </w:t>
      </w:r>
      <w:r w:rsidR="00456B22" w:rsidRPr="00456B22">
        <w:rPr>
          <w:rFonts w:ascii="Times New Roman" w:hAnsi="Times New Roman" w:cs="Times New Roman"/>
          <w:i/>
          <w:sz w:val="20"/>
          <w:szCs w:val="20"/>
        </w:rPr>
        <w:t>Literature review</w:t>
      </w:r>
      <w:r w:rsidR="00456B22" w:rsidRPr="00456B22">
        <w:rPr>
          <w:rFonts w:ascii="Times New Roman" w:hAnsi="Times New Roman" w:cs="Times New Roman"/>
          <w:sz w:val="20"/>
          <w:szCs w:val="20"/>
        </w:rPr>
        <w:t xml:space="preserve"> ini menggunakan artikel atau jurnal yang dapat di akses secara full text.</w:t>
      </w:r>
    </w:p>
    <w:p w14:paraId="355B5369" w14:textId="29238B99" w:rsidR="00FC47C5" w:rsidRPr="00456B22" w:rsidRDefault="005E1E4A">
      <w:pPr>
        <w:pBdr>
          <w:top w:val="nil"/>
          <w:left w:val="nil"/>
          <w:bottom w:val="nil"/>
          <w:right w:val="nil"/>
          <w:between w:val="nil"/>
        </w:pBdr>
        <w:shd w:val="clear" w:color="auto" w:fill="FFFFFF"/>
        <w:spacing w:after="0" w:line="240" w:lineRule="auto"/>
        <w:ind w:left="0" w:hanging="2"/>
        <w:jc w:val="both"/>
        <w:rPr>
          <w:rFonts w:ascii="Times New Roman" w:eastAsia="Times New Roman" w:hAnsi="Times New Roman" w:cs="Times New Roman"/>
          <w:color w:val="222222"/>
          <w:sz w:val="20"/>
          <w:szCs w:val="20"/>
        </w:rPr>
      </w:pPr>
      <w:r>
        <w:rPr>
          <w:rFonts w:ascii="Times New Roman" w:eastAsia="Times New Roman" w:hAnsi="Times New Roman" w:cs="Times New Roman"/>
          <w:b/>
          <w:color w:val="222222"/>
          <w:sz w:val="20"/>
          <w:szCs w:val="20"/>
        </w:rPr>
        <w:t xml:space="preserve">Hasil: </w:t>
      </w:r>
      <w:r w:rsidR="00456B22" w:rsidRPr="00456B22">
        <w:rPr>
          <w:rFonts w:ascii="Times New Roman" w:hAnsi="Times New Roman" w:cs="Times New Roman"/>
          <w:sz w:val="20"/>
          <w:szCs w:val="20"/>
        </w:rPr>
        <w:t>Hasil tersebut didapat 5 jurnal yang menyebutkan bahwa pola makan dengan kejadian dismenore memiliki hubungan yang signifikan. 4 jurnal menyebutkan hubungan pola makan tidak memiliki hubungan yang signifikan dengan kejadian dismenore dan 6 jurnal menyebutkan faktor lain penyebab dismenore serta dampak dari dismenore itu sendiri.</w:t>
      </w:r>
    </w:p>
    <w:p w14:paraId="0B9BAC0E" w14:textId="19E2CD82" w:rsidR="00FC47C5" w:rsidRDefault="005E1E4A">
      <w:pPr>
        <w:pBdr>
          <w:top w:val="nil"/>
          <w:left w:val="nil"/>
          <w:bottom w:val="nil"/>
          <w:right w:val="nil"/>
          <w:between w:val="nil"/>
        </w:pBdr>
        <w:shd w:val="clear" w:color="auto" w:fill="FFFFFF"/>
        <w:spacing w:after="0" w:line="240" w:lineRule="auto"/>
        <w:ind w:left="0" w:hanging="2"/>
        <w:jc w:val="both"/>
        <w:rPr>
          <w:rFonts w:ascii="Times New Roman" w:eastAsia="Times New Roman" w:hAnsi="Times New Roman" w:cs="Times New Roman"/>
          <w:color w:val="222222"/>
          <w:sz w:val="20"/>
          <w:szCs w:val="20"/>
        </w:rPr>
      </w:pPr>
      <w:r>
        <w:rPr>
          <w:rFonts w:ascii="Times New Roman" w:eastAsia="Times New Roman" w:hAnsi="Times New Roman" w:cs="Times New Roman"/>
          <w:b/>
          <w:color w:val="000000"/>
          <w:sz w:val="20"/>
          <w:szCs w:val="20"/>
        </w:rPr>
        <w:t>Simpulan</w:t>
      </w:r>
      <w:r>
        <w:rPr>
          <w:rFonts w:ascii="Times New Roman" w:eastAsia="Times New Roman" w:hAnsi="Times New Roman" w:cs="Times New Roman"/>
          <w:b/>
          <w:color w:val="222222"/>
          <w:sz w:val="20"/>
          <w:szCs w:val="20"/>
        </w:rPr>
        <w:t>:</w:t>
      </w:r>
      <w:r w:rsidR="00456B22">
        <w:rPr>
          <w:rFonts w:ascii="Times New Roman" w:eastAsia="Times New Roman" w:hAnsi="Times New Roman" w:cs="Times New Roman"/>
          <w:color w:val="222222"/>
          <w:sz w:val="20"/>
          <w:szCs w:val="20"/>
          <w:lang w:val="en-US"/>
        </w:rPr>
        <w:t xml:space="preserve"> Hubungan pola makan dengan kejadian dismenore tergantung dari status gizi seseorang</w:t>
      </w:r>
      <w:r>
        <w:rPr>
          <w:rFonts w:ascii="Times New Roman" w:eastAsia="Times New Roman" w:hAnsi="Times New Roman" w:cs="Times New Roman"/>
          <w:color w:val="222222"/>
          <w:sz w:val="20"/>
          <w:szCs w:val="20"/>
        </w:rPr>
        <w:t>.</w:t>
      </w:r>
    </w:p>
    <w:p w14:paraId="6E243E72" w14:textId="7D3A6EDD" w:rsidR="00FC47C5" w:rsidRDefault="00FC47C5">
      <w:pPr>
        <w:pBdr>
          <w:top w:val="nil"/>
          <w:left w:val="nil"/>
          <w:bottom w:val="nil"/>
          <w:right w:val="nil"/>
          <w:between w:val="nil"/>
        </w:pBdr>
        <w:shd w:val="clear" w:color="auto" w:fill="FFFFFF"/>
        <w:spacing w:after="0" w:line="240" w:lineRule="auto"/>
        <w:ind w:left="0" w:hanging="2"/>
        <w:jc w:val="both"/>
        <w:rPr>
          <w:rFonts w:ascii="Times New Roman" w:eastAsia="Times New Roman" w:hAnsi="Times New Roman" w:cs="Times New Roman"/>
          <w:color w:val="4F6228"/>
          <w:sz w:val="20"/>
          <w:szCs w:val="20"/>
        </w:rPr>
      </w:pPr>
    </w:p>
    <w:p w14:paraId="7F7C7F71" w14:textId="334F9D0D" w:rsidR="00FC47C5" w:rsidRDefault="005E1E4A">
      <w:pPr>
        <w:pBdr>
          <w:top w:val="nil"/>
          <w:left w:val="nil"/>
          <w:bottom w:val="nil"/>
          <w:right w:val="nil"/>
          <w:between w:val="nil"/>
        </w:pBdr>
        <w:shd w:val="clear" w:color="auto" w:fill="FFFFFF"/>
        <w:spacing w:after="0" w:line="240" w:lineRule="auto"/>
        <w:ind w:left="0" w:hanging="2"/>
        <w:jc w:val="both"/>
        <w:rPr>
          <w:rFonts w:ascii="Times New Roman" w:eastAsia="Times New Roman" w:hAnsi="Times New Roman" w:cs="Times New Roman"/>
          <w:color w:val="222222"/>
          <w:sz w:val="20"/>
          <w:szCs w:val="20"/>
        </w:rPr>
      </w:pPr>
      <w:r>
        <w:rPr>
          <w:rFonts w:ascii="Times New Roman" w:eastAsia="Times New Roman" w:hAnsi="Times New Roman" w:cs="Times New Roman"/>
          <w:b/>
          <w:color w:val="222222"/>
          <w:sz w:val="20"/>
          <w:szCs w:val="20"/>
        </w:rPr>
        <w:t xml:space="preserve">Kata kunci: </w:t>
      </w:r>
      <w:r w:rsidR="00456B22" w:rsidRPr="00456B22">
        <w:rPr>
          <w:rFonts w:ascii="Times New Roman" w:hAnsi="Times New Roman" w:cs="Times New Roman"/>
          <w:b/>
          <w:sz w:val="20"/>
          <w:szCs w:val="20"/>
        </w:rPr>
        <w:t>Dismenore, Remaja, Pola Makan</w:t>
      </w:r>
      <w:r w:rsidR="00456B22">
        <w:rPr>
          <w:rFonts w:ascii="Times New Roman" w:eastAsia="Times New Roman" w:hAnsi="Times New Roman" w:cs="Times New Roman"/>
          <w:b/>
          <w:color w:val="365F91"/>
          <w:sz w:val="20"/>
          <w:szCs w:val="20"/>
        </w:rPr>
        <w:t xml:space="preserve"> </w:t>
      </w:r>
    </w:p>
    <w:p w14:paraId="6631FEC5" w14:textId="581237B2" w:rsidR="00FC47C5" w:rsidRDefault="00FC47C5">
      <w:pPr>
        <w:pBdr>
          <w:top w:val="nil"/>
          <w:left w:val="nil"/>
          <w:bottom w:val="nil"/>
          <w:right w:val="nil"/>
          <w:between w:val="nil"/>
        </w:pBdr>
        <w:shd w:val="clear" w:color="auto" w:fill="FFFFFF"/>
        <w:spacing w:after="0" w:line="240" w:lineRule="auto"/>
        <w:ind w:left="0" w:hanging="2"/>
        <w:jc w:val="both"/>
        <w:rPr>
          <w:rFonts w:ascii="Times New Roman" w:eastAsia="Times New Roman" w:hAnsi="Times New Roman" w:cs="Times New Roman"/>
          <w:color w:val="4F6228"/>
          <w:sz w:val="20"/>
          <w:szCs w:val="20"/>
        </w:rPr>
      </w:pPr>
    </w:p>
    <w:p w14:paraId="2707BAFD" w14:textId="7513AE20" w:rsidR="00FC47C5" w:rsidRDefault="00FC47C5">
      <w:pPr>
        <w:spacing w:after="0" w:line="240" w:lineRule="auto"/>
        <w:ind w:left="0" w:hanging="2"/>
        <w:jc w:val="both"/>
        <w:rPr>
          <w:rFonts w:ascii="Times New Roman" w:eastAsia="Times New Roman" w:hAnsi="Times New Roman" w:cs="Times New Roman"/>
          <w:color w:val="4F6228"/>
          <w:sz w:val="20"/>
          <w:szCs w:val="20"/>
        </w:rPr>
      </w:pPr>
    </w:p>
    <w:p w14:paraId="1FC2540B" w14:textId="0F0BED13" w:rsidR="00FC47C5" w:rsidRDefault="005E1E4A" w:rsidP="00913F07">
      <w:pPr>
        <w:spacing w:after="0" w:line="240" w:lineRule="auto"/>
        <w:ind w:left="0" w:hanging="2"/>
        <w:jc w:val="both"/>
        <w:rPr>
          <w:rFonts w:ascii="Times New Roman" w:eastAsia="Times New Roman" w:hAnsi="Times New Roman" w:cs="Times New Roman"/>
          <w:sz w:val="20"/>
          <w:szCs w:val="20"/>
          <w:highlight w:val="yellow"/>
        </w:rPr>
      </w:pPr>
      <w:r>
        <w:rPr>
          <w:rFonts w:ascii="Times New Roman" w:eastAsia="Times New Roman" w:hAnsi="Times New Roman" w:cs="Times New Roman"/>
          <w:b/>
          <w:i/>
          <w:sz w:val="20"/>
          <w:szCs w:val="20"/>
        </w:rPr>
        <w:t xml:space="preserve">ABSTRACT </w:t>
      </w:r>
    </w:p>
    <w:p w14:paraId="7D1EF11A" w14:textId="7958FF2D" w:rsidR="00FC47C5" w:rsidRPr="00456B22" w:rsidRDefault="005E1E4A">
      <w:pPr>
        <w:spacing w:after="0" w:line="240" w:lineRule="auto"/>
        <w:ind w:left="0" w:hanging="2"/>
        <w:jc w:val="both"/>
        <w:rPr>
          <w:rFonts w:ascii="Times New Roman" w:eastAsia="Times New Roman" w:hAnsi="Times New Roman" w:cs="Times New Roman"/>
          <w:i/>
          <w:color w:val="222222"/>
          <w:sz w:val="20"/>
          <w:szCs w:val="20"/>
        </w:rPr>
      </w:pPr>
      <w:r>
        <w:rPr>
          <w:rFonts w:ascii="Times New Roman" w:eastAsia="Times New Roman" w:hAnsi="Times New Roman" w:cs="Times New Roman"/>
          <w:b/>
          <w:i/>
          <w:color w:val="222222"/>
          <w:sz w:val="20"/>
          <w:szCs w:val="20"/>
        </w:rPr>
        <w:t>B</w:t>
      </w:r>
      <w:r>
        <w:rPr>
          <w:rFonts w:ascii="Times New Roman" w:eastAsia="Times New Roman" w:hAnsi="Times New Roman" w:cs="Times New Roman"/>
          <w:b/>
          <w:i/>
          <w:color w:val="222222"/>
          <w:sz w:val="20"/>
          <w:szCs w:val="20"/>
        </w:rPr>
        <w:t>ackground:</w:t>
      </w:r>
      <w:r>
        <w:rPr>
          <w:rFonts w:ascii="Times New Roman" w:eastAsia="Times New Roman" w:hAnsi="Times New Roman" w:cs="Times New Roman"/>
          <w:i/>
          <w:color w:val="222222"/>
          <w:sz w:val="20"/>
          <w:szCs w:val="20"/>
        </w:rPr>
        <w:t xml:space="preserve"> </w:t>
      </w:r>
      <w:r w:rsidR="00456B22" w:rsidRPr="00456B22">
        <w:rPr>
          <w:rFonts w:ascii="Times New Roman" w:hAnsi="Times New Roman" w:cs="Times New Roman"/>
          <w:i/>
          <w:sz w:val="20"/>
          <w:szCs w:val="20"/>
        </w:rPr>
        <w:t>Adolescence is a stage or phase between childhood and adulthood. Growth and development in adolescence is very fast both physically and psychologically. The reproductive organs in women begin to function with one of the characteristics, namely the start of menstruation. In general, women experience menstruation accompanied by pain or dysmenorrhea. Dysmenorrhea is a gynecological complaint caused by an imbalance of the hormone progesterone which causes pain. There are many causes of dysmenorrhea, one of which is diet. Adolescents who have poor nutritional status can cause disruption of the function of the reproductive organs. One way to prevent menstruation from causing pain is by consuming a balanced nutritional diet.</w:t>
      </w:r>
    </w:p>
    <w:p w14:paraId="27145ABF" w14:textId="045A2AA8" w:rsidR="00FC47C5" w:rsidRPr="00021902" w:rsidRDefault="005E1E4A">
      <w:pPr>
        <w:pBdr>
          <w:top w:val="nil"/>
          <w:left w:val="nil"/>
          <w:bottom w:val="nil"/>
          <w:right w:val="nil"/>
          <w:between w:val="nil"/>
        </w:pBdr>
        <w:shd w:val="clear" w:color="auto" w:fill="FFFFFF"/>
        <w:spacing w:after="0" w:line="240" w:lineRule="auto"/>
        <w:ind w:left="0" w:hanging="2"/>
        <w:jc w:val="both"/>
        <w:rPr>
          <w:rFonts w:ascii="Times New Roman" w:eastAsia="Times New Roman" w:hAnsi="Times New Roman" w:cs="Times New Roman"/>
          <w:i/>
          <w:color w:val="222222"/>
          <w:sz w:val="20"/>
          <w:szCs w:val="20"/>
        </w:rPr>
      </w:pPr>
      <w:r>
        <w:rPr>
          <w:rFonts w:ascii="Times New Roman" w:eastAsia="Times New Roman" w:hAnsi="Times New Roman" w:cs="Times New Roman"/>
          <w:b/>
          <w:i/>
          <w:color w:val="000000"/>
          <w:sz w:val="20"/>
          <w:szCs w:val="20"/>
        </w:rPr>
        <w:t>Method:</w:t>
      </w:r>
      <w:r w:rsidR="00021902">
        <w:rPr>
          <w:rFonts w:ascii="Times New Roman" w:eastAsia="Times New Roman" w:hAnsi="Times New Roman" w:cs="Times New Roman"/>
          <w:i/>
          <w:color w:val="222222"/>
          <w:sz w:val="20"/>
          <w:szCs w:val="20"/>
          <w:lang w:val="en-US"/>
        </w:rPr>
        <w:t xml:space="preserve"> </w:t>
      </w:r>
      <w:r w:rsidR="00021902" w:rsidRPr="00021902">
        <w:rPr>
          <w:rFonts w:ascii="Times New Roman" w:hAnsi="Times New Roman" w:cs="Times New Roman"/>
          <w:i/>
          <w:sz w:val="20"/>
          <w:szCs w:val="20"/>
        </w:rPr>
        <w:t>This literature review aims to determine the relationship between diet and the incidence of dysmenorrhea in adolescents. The type of research used is a literature review with a descriptive method. This literature review uses articles or journals that can be accessed in full text.</w:t>
      </w:r>
    </w:p>
    <w:p w14:paraId="52EA253B" w14:textId="35765775" w:rsidR="00FC47C5" w:rsidRPr="00021902" w:rsidRDefault="005E1E4A" w:rsidP="00021902">
      <w:pPr>
        <w:spacing w:after="0" w:line="360" w:lineRule="auto"/>
        <w:ind w:left="0" w:hanging="2"/>
        <w:jc w:val="both"/>
        <w:rPr>
          <w:rFonts w:ascii="Times New Roman" w:hAnsi="Times New Roman" w:cs="Times New Roman"/>
          <w:i/>
          <w:sz w:val="20"/>
          <w:szCs w:val="20"/>
        </w:rPr>
      </w:pPr>
      <w:r>
        <w:rPr>
          <w:rFonts w:ascii="Times New Roman" w:eastAsia="Times New Roman" w:hAnsi="Times New Roman" w:cs="Times New Roman"/>
          <w:b/>
          <w:i/>
          <w:color w:val="222222"/>
          <w:sz w:val="20"/>
          <w:szCs w:val="20"/>
        </w:rPr>
        <w:t>Result:</w:t>
      </w:r>
      <w:r>
        <w:rPr>
          <w:rFonts w:ascii="Times New Roman" w:eastAsia="Times New Roman" w:hAnsi="Times New Roman" w:cs="Times New Roman"/>
          <w:i/>
          <w:color w:val="222222"/>
          <w:sz w:val="20"/>
          <w:szCs w:val="20"/>
        </w:rPr>
        <w:t>.</w:t>
      </w:r>
      <w:r w:rsidR="00021902">
        <w:rPr>
          <w:rFonts w:ascii="Times New Roman" w:hAnsi="Times New Roman" w:cs="Times New Roman"/>
          <w:i/>
          <w:sz w:val="20"/>
          <w:szCs w:val="20"/>
          <w:lang w:val="en-US"/>
        </w:rPr>
        <w:t>T</w:t>
      </w:r>
      <w:r w:rsidR="00021902" w:rsidRPr="00021902">
        <w:rPr>
          <w:rFonts w:ascii="Times New Roman" w:hAnsi="Times New Roman" w:cs="Times New Roman"/>
          <w:i/>
          <w:sz w:val="20"/>
          <w:szCs w:val="20"/>
        </w:rPr>
        <w:t>hese results were obtained in 5 journals which stated that diet and the incidence of dysmenorrhea had a significant relationship. 4 journals stated that diet had no significant relationship with the incidence of dysmenorrhea and 6 journals mentioned other factors that cause dysmenorrhea and the impact of dysmenorrhea itself.</w:t>
      </w:r>
    </w:p>
    <w:p w14:paraId="7BA32C16" w14:textId="17785865" w:rsidR="00FC47C5" w:rsidRDefault="005E1E4A">
      <w:pPr>
        <w:pBdr>
          <w:top w:val="nil"/>
          <w:left w:val="nil"/>
          <w:bottom w:val="nil"/>
          <w:right w:val="nil"/>
          <w:between w:val="nil"/>
        </w:pBdr>
        <w:shd w:val="clear" w:color="auto" w:fill="FFFFFF"/>
        <w:spacing w:after="0" w:line="240" w:lineRule="auto"/>
        <w:ind w:left="0" w:hanging="2"/>
        <w:jc w:val="both"/>
        <w:rPr>
          <w:rFonts w:ascii="Times New Roman" w:eastAsia="Times New Roman" w:hAnsi="Times New Roman" w:cs="Times New Roman"/>
          <w:color w:val="222222"/>
          <w:sz w:val="20"/>
          <w:szCs w:val="20"/>
        </w:rPr>
      </w:pPr>
      <w:r>
        <w:rPr>
          <w:rFonts w:ascii="Times New Roman" w:eastAsia="Times New Roman" w:hAnsi="Times New Roman" w:cs="Times New Roman"/>
          <w:b/>
          <w:i/>
          <w:color w:val="000000"/>
          <w:sz w:val="20"/>
          <w:szCs w:val="20"/>
        </w:rPr>
        <w:t>Conclusion</w:t>
      </w:r>
      <w:r>
        <w:rPr>
          <w:rFonts w:ascii="Times New Roman" w:eastAsia="Times New Roman" w:hAnsi="Times New Roman" w:cs="Times New Roman"/>
          <w:b/>
          <w:i/>
          <w:color w:val="222222"/>
          <w:sz w:val="20"/>
          <w:szCs w:val="20"/>
        </w:rPr>
        <w:t xml:space="preserve">: </w:t>
      </w:r>
      <w:r w:rsidR="00021902" w:rsidRPr="00021902">
        <w:rPr>
          <w:rFonts w:ascii="Times New Roman" w:eastAsia="Times New Roman" w:hAnsi="Times New Roman" w:cs="Times New Roman"/>
          <w:i/>
          <w:color w:val="222222"/>
          <w:sz w:val="20"/>
          <w:szCs w:val="20"/>
        </w:rPr>
        <w:t>The relationship between diet and the incidence of dysmenorrhea depends on a person's nutritional status.</w:t>
      </w:r>
    </w:p>
    <w:p w14:paraId="3DDF3829" w14:textId="1CEDAFF9" w:rsidR="00FC47C5" w:rsidRDefault="00FC47C5">
      <w:pPr>
        <w:pBdr>
          <w:top w:val="nil"/>
          <w:left w:val="nil"/>
          <w:bottom w:val="nil"/>
          <w:right w:val="nil"/>
          <w:between w:val="nil"/>
        </w:pBdr>
        <w:shd w:val="clear" w:color="auto" w:fill="FFFFFF"/>
        <w:spacing w:after="0" w:line="240" w:lineRule="auto"/>
        <w:ind w:left="0" w:hanging="2"/>
        <w:jc w:val="both"/>
        <w:rPr>
          <w:rFonts w:ascii="Times New Roman" w:eastAsia="Times New Roman" w:hAnsi="Times New Roman" w:cs="Times New Roman"/>
          <w:color w:val="4F6228"/>
          <w:sz w:val="20"/>
          <w:szCs w:val="20"/>
        </w:rPr>
      </w:pPr>
    </w:p>
    <w:p w14:paraId="377A5396" w14:textId="65849FEC" w:rsidR="00FC47C5" w:rsidRDefault="005E1E4A">
      <w:pPr>
        <w:widowControl w:val="0"/>
        <w:spacing w:after="0" w:line="240" w:lineRule="auto"/>
        <w:ind w:left="0" w:hanging="2"/>
        <w:jc w:val="both"/>
        <w:rPr>
          <w:rFonts w:ascii="Times New Roman" w:eastAsia="Times New Roman" w:hAnsi="Times New Roman" w:cs="Times New Roman"/>
          <w:color w:val="000000"/>
          <w:sz w:val="20"/>
          <w:szCs w:val="20"/>
        </w:rPr>
      </w:pPr>
      <w:r>
        <w:rPr>
          <w:rFonts w:ascii="Times New Roman" w:eastAsia="Times New Roman" w:hAnsi="Times New Roman" w:cs="Times New Roman"/>
          <w:b/>
          <w:i/>
          <w:color w:val="000000"/>
          <w:sz w:val="20"/>
          <w:szCs w:val="20"/>
        </w:rPr>
        <w:t>Keywords</w:t>
      </w:r>
      <w:r>
        <w:rPr>
          <w:rFonts w:ascii="Times New Roman" w:eastAsia="Times New Roman" w:hAnsi="Times New Roman" w:cs="Times New Roman"/>
          <w:i/>
          <w:color w:val="000000"/>
          <w:sz w:val="20"/>
          <w:szCs w:val="20"/>
        </w:rPr>
        <w:t xml:space="preserve">: </w:t>
      </w:r>
      <w:r w:rsidR="00021902" w:rsidRPr="00021902">
        <w:rPr>
          <w:rFonts w:ascii="Times New Roman" w:hAnsi="Times New Roman" w:cs="Times New Roman"/>
          <w:i/>
          <w:sz w:val="20"/>
          <w:szCs w:val="20"/>
        </w:rPr>
        <w:t>Dysmenorrhea, Adolescents, Diet</w:t>
      </w:r>
      <w:r w:rsidR="00021902">
        <w:rPr>
          <w:rFonts w:ascii="Times New Roman" w:eastAsia="Times New Roman" w:hAnsi="Times New Roman" w:cs="Times New Roman"/>
          <w:b/>
          <w:i/>
          <w:color w:val="365F91"/>
          <w:sz w:val="20"/>
          <w:szCs w:val="20"/>
        </w:rPr>
        <w:t xml:space="preserve"> </w:t>
      </w:r>
    </w:p>
    <w:p w14:paraId="6AE58166" w14:textId="3312A519" w:rsidR="00FC47C5" w:rsidRDefault="00FC47C5">
      <w:pPr>
        <w:widowControl w:val="0"/>
        <w:spacing w:after="0" w:line="240" w:lineRule="auto"/>
        <w:ind w:left="0" w:hanging="2"/>
        <w:jc w:val="both"/>
        <w:rPr>
          <w:rFonts w:ascii="Times New Roman" w:eastAsia="Times New Roman" w:hAnsi="Times New Roman" w:cs="Times New Roman"/>
          <w:color w:val="4F6228"/>
          <w:sz w:val="20"/>
          <w:szCs w:val="20"/>
        </w:rPr>
      </w:pPr>
    </w:p>
    <w:p w14:paraId="01A21314" w14:textId="77777777" w:rsidR="00FC47C5" w:rsidRDefault="005E1E4A">
      <w:pPr>
        <w:widowControl w:val="0"/>
        <w:spacing w:after="0" w:line="240" w:lineRule="auto"/>
        <w:ind w:left="0" w:hanging="2"/>
        <w:jc w:val="both"/>
        <w:rPr>
          <w:rFonts w:ascii="Times New Roman" w:eastAsia="Times New Roman" w:hAnsi="Times New Roman" w:cs="Times New Roman"/>
          <w:color w:val="000000"/>
          <w:sz w:val="20"/>
          <w:szCs w:val="20"/>
        </w:rPr>
      </w:pPr>
      <w:r>
        <w:rPr>
          <w:noProof/>
        </w:rPr>
        <mc:AlternateContent>
          <mc:Choice Requires="wpg">
            <w:drawing>
              <wp:anchor distT="0" distB="0" distL="114300" distR="114300" simplePos="0" relativeHeight="251659264" behindDoc="0" locked="0" layoutInCell="1" hidden="0" allowOverlap="1" wp14:anchorId="3837F332" wp14:editId="557985D4">
                <wp:simplePos x="0" y="0"/>
                <wp:positionH relativeFrom="column">
                  <wp:posOffset>101601</wp:posOffset>
                </wp:positionH>
                <wp:positionV relativeFrom="paragraph">
                  <wp:posOffset>50800</wp:posOffset>
                </wp:positionV>
                <wp:extent cx="5759450" cy="38100"/>
                <wp:effectExtent l="0" t="0" r="0" b="0"/>
                <wp:wrapNone/>
                <wp:docPr id="1028" name="Freeform: Shape 1028"/>
                <wp:cNvGraphicFramePr/>
                <a:graphic xmlns:a="http://schemas.openxmlformats.org/drawingml/2006/main">
                  <a:graphicData uri="http://schemas.microsoft.com/office/word/2010/wordprocessingShape">
                    <wps:wsp>
                      <wps:cNvSpPr/>
                      <wps:spPr>
                        <a:xfrm>
                          <a:off x="2478975" y="3780000"/>
                          <a:ext cx="5734050" cy="0"/>
                        </a:xfrm>
                        <a:custGeom>
                          <a:avLst/>
                          <a:gdLst/>
                          <a:ahLst/>
                          <a:cxnLst/>
                          <a:rect l="l" t="t" r="r" b="b"/>
                          <a:pathLst>
                            <a:path w="5734050" h="1" extrusionOk="0">
                              <a:moveTo>
                                <a:pt x="0" y="0"/>
                              </a:moveTo>
                              <a:lnTo>
                                <a:pt x="5734050" y="0"/>
                              </a:lnTo>
                            </a:path>
                          </a:pathLst>
                        </a:custGeom>
                        <a:solidFill>
                          <a:srgbClr val="FFFFFF"/>
                        </a:solid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01601</wp:posOffset>
                </wp:positionH>
                <wp:positionV relativeFrom="paragraph">
                  <wp:posOffset>50800</wp:posOffset>
                </wp:positionV>
                <wp:extent cx="5759450" cy="38100"/>
                <wp:effectExtent b="0" l="0" r="0" t="0"/>
                <wp:wrapNone/>
                <wp:docPr id="1028" name="image3.png"/>
                <a:graphic>
                  <a:graphicData uri="http://schemas.openxmlformats.org/drawingml/2006/picture">
                    <pic:pic>
                      <pic:nvPicPr>
                        <pic:cNvPr id="0" name="image3.png"/>
                        <pic:cNvPicPr preferRelativeResize="0"/>
                      </pic:nvPicPr>
                      <pic:blipFill>
                        <a:blip r:embed="rId10"/>
                        <a:srcRect/>
                        <a:stretch>
                          <a:fillRect/>
                        </a:stretch>
                      </pic:blipFill>
                      <pic:spPr>
                        <a:xfrm>
                          <a:off x="0" y="0"/>
                          <a:ext cx="5759450" cy="38100"/>
                        </a:xfrm>
                        <a:prstGeom prst="rect"/>
                        <a:ln/>
                      </pic:spPr>
                    </pic:pic>
                  </a:graphicData>
                </a:graphic>
              </wp:anchor>
            </w:drawing>
          </mc:Fallback>
        </mc:AlternateContent>
      </w:r>
    </w:p>
    <w:p w14:paraId="41C2A4D5" w14:textId="7B6CF057" w:rsidR="00FC47C5" w:rsidRDefault="00FC47C5">
      <w:pPr>
        <w:pBdr>
          <w:top w:val="nil"/>
          <w:left w:val="nil"/>
          <w:bottom w:val="nil"/>
          <w:right w:val="nil"/>
          <w:between w:val="nil"/>
        </w:pBdr>
        <w:shd w:val="clear" w:color="auto" w:fill="FFFFFF"/>
        <w:spacing w:after="0" w:line="240" w:lineRule="auto"/>
        <w:ind w:left="0" w:hanging="2"/>
        <w:jc w:val="both"/>
        <w:rPr>
          <w:rFonts w:ascii="Times New Roman" w:eastAsia="Times New Roman" w:hAnsi="Times New Roman" w:cs="Times New Roman"/>
          <w:color w:val="4F6228"/>
          <w:sz w:val="20"/>
          <w:szCs w:val="20"/>
        </w:rPr>
      </w:pPr>
    </w:p>
    <w:p w14:paraId="633A4C8E" w14:textId="77777777" w:rsidR="00FC47C5" w:rsidRDefault="005E1E4A">
      <w:pPr>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PENDAHULUAN </w:t>
      </w:r>
      <w:r>
        <w:rPr>
          <w:rFonts w:ascii="Times New Roman" w:eastAsia="Times New Roman" w:hAnsi="Times New Roman" w:cs="Times New Roman"/>
          <w:b/>
          <w:color w:val="365F91"/>
          <w:sz w:val="20"/>
          <w:szCs w:val="20"/>
        </w:rPr>
        <w:t>(Time New Roman, Bold, 10 pt, UPPERCASE)</w:t>
      </w:r>
    </w:p>
    <w:p w14:paraId="4E97CC56" w14:textId="359018E1" w:rsidR="00FC47C5" w:rsidRDefault="00FC47C5">
      <w:pPr>
        <w:pBdr>
          <w:top w:val="nil"/>
          <w:left w:val="nil"/>
          <w:bottom w:val="nil"/>
          <w:right w:val="nil"/>
          <w:between w:val="nil"/>
        </w:pBdr>
        <w:shd w:val="clear" w:color="auto" w:fill="FFFFFF"/>
        <w:spacing w:after="0" w:line="240" w:lineRule="auto"/>
        <w:ind w:left="0" w:hanging="2"/>
        <w:jc w:val="both"/>
        <w:rPr>
          <w:rFonts w:ascii="Times New Roman" w:eastAsia="Times New Roman" w:hAnsi="Times New Roman" w:cs="Times New Roman"/>
          <w:color w:val="4F6228"/>
          <w:sz w:val="20"/>
          <w:szCs w:val="20"/>
        </w:rPr>
      </w:pPr>
    </w:p>
    <w:p w14:paraId="3F26ABA9" w14:textId="69E5DF3B" w:rsidR="00021902" w:rsidRPr="00021902" w:rsidRDefault="00C14601" w:rsidP="00C14601">
      <w:pPr>
        <w:spacing w:after="0" w:line="360" w:lineRule="auto"/>
        <w:ind w:leftChars="0" w:left="0" w:firstLineChars="0" w:firstLine="0"/>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021902" w:rsidRPr="00021902">
        <w:rPr>
          <w:rFonts w:ascii="Times New Roman" w:hAnsi="Times New Roman" w:cs="Times New Roman"/>
          <w:sz w:val="20"/>
          <w:szCs w:val="20"/>
        </w:rPr>
        <w:t>Kesehatan sistem reproduksi yaitu kesejahteraan fisik, mental serta sosial secara utuh, tidak hanya terbebas dari suatu penyakit dan kecacatan yang berhubungan dengan sistem reproduksi</w:t>
      </w:r>
      <w:r w:rsidR="00021902" w:rsidRPr="000E13CE">
        <w:rPr>
          <w:rFonts w:ascii="Times New Roman" w:hAnsi="Times New Roman" w:cs="Times New Roman"/>
          <w:sz w:val="20"/>
          <w:szCs w:val="20"/>
          <w:vertAlign w:val="superscript"/>
        </w:rPr>
        <w:fldChar w:fldCharType="begin" w:fldLock="1"/>
      </w:r>
      <w:r w:rsidR="000E13CE" w:rsidRPr="000E13CE">
        <w:rPr>
          <w:rFonts w:ascii="Times New Roman" w:hAnsi="Times New Roman" w:cs="Times New Roman"/>
          <w:sz w:val="20"/>
          <w:szCs w:val="20"/>
          <w:vertAlign w:val="superscript"/>
        </w:rPr>
        <w:instrText>ADDIN CSL_CITATION {"citationItems":[{"id":"ITEM-1","itemData":{"DOI":"10.33087/jiubj.v20i2.912","ISSN":"1411-8939","abstract":"Dysmenorrhea is a complaint that is often experienced in adolescent girls during menstruation precisely in the lower abdomen. The incidence of dysmenorrhea in Indonesia is 76%. The results of an initial survey of 22 young women had 16 young women experiencing dysmenorrhea and 6 other young women not experiencing dysmenorrhea. The purpose of this study was to determine the factor associated with dysmenorrhea in Teenage girls in MTs State 3 Medan in 2019. Methods this research was conducted with an analytic survey research design with a cross-sectional approach. The population is young women in MTS State 3 Medan, taken by simple random sampling technique amounted to 57 people. Data analysis used univariate analysis using frequency distribution and bivariate analysis using chi-square test. Chi-square test results obtained value of P-Value = .045 which means there is a significant relationship between the age of menarche with dysmenorrhea, P-Value = .033 which means there is a significant relationship between menstrual period with dysmenorrhea, P-Value = .009 which it means that there is a significant relationship between family history and dysmenorrhea in MTs State 3 Medan. Based on the results of research can be concluded that there is an age relationship menarche, long menstruation and family history with Dysmenore in young women in MTs Negeri 3 Medan in 2019. ","author":[{"dropping-particle":"","family":"Mouliza","given":"Nurul","non-dropping-particle":"","parse-names":false,"suffix":""}],"container-title":"Jurnal Ilmiah Universitas Batanghari Jambi","id":"ITEM-1","issue":"2","issued":{"date-parts":[["2020"]]},"page":"545","title":"Faktor yang Berhubungan dengan Kejadian Dismenore Pada Remaja Putri di MTS Negeri 3 Medan Tahun 2019","type":"article-journal","volume":"20"},"uris":["http://www.mendeley.com/documents/?uuid=e175b587-6a5e-48a3-9c3e-237c0a5cc355"]}],"mendeley":{"formattedCitation":"(1)","manualFormatting":"1","plainTextFormattedCitation":"(1)","previouslyFormattedCitation":"(1)"},"properties":{"noteIndex":0},"schema":"https://github.com/citation-style-language/schema/raw/master/csl-citation.json"}</w:instrText>
      </w:r>
      <w:r w:rsidR="00021902" w:rsidRPr="000E13CE">
        <w:rPr>
          <w:rFonts w:ascii="Times New Roman" w:hAnsi="Times New Roman" w:cs="Times New Roman"/>
          <w:sz w:val="20"/>
          <w:szCs w:val="20"/>
          <w:vertAlign w:val="superscript"/>
        </w:rPr>
        <w:fldChar w:fldCharType="separate"/>
      </w:r>
      <w:r w:rsidR="00FA5A21" w:rsidRPr="000E13CE">
        <w:rPr>
          <w:rFonts w:ascii="Times New Roman" w:hAnsi="Times New Roman" w:cs="Times New Roman"/>
          <w:noProof/>
          <w:position w:val="0"/>
          <w:sz w:val="20"/>
          <w:szCs w:val="20"/>
          <w:vertAlign w:val="superscript"/>
        </w:rPr>
        <w:t>1</w:t>
      </w:r>
      <w:r w:rsidR="00021902" w:rsidRPr="000E13CE">
        <w:rPr>
          <w:rFonts w:ascii="Times New Roman" w:hAnsi="Times New Roman" w:cs="Times New Roman"/>
          <w:sz w:val="20"/>
          <w:szCs w:val="20"/>
          <w:vertAlign w:val="superscript"/>
        </w:rPr>
        <w:fldChar w:fldCharType="end"/>
      </w:r>
      <w:r w:rsidR="00021902" w:rsidRPr="00021902">
        <w:rPr>
          <w:rFonts w:ascii="Times New Roman" w:hAnsi="Times New Roman" w:cs="Times New Roman"/>
          <w:sz w:val="20"/>
          <w:szCs w:val="20"/>
        </w:rPr>
        <w:t>. Masa remaja atau pubertas adalah masa dalam rentang usia antara 10-19 tahun. Masa ini merupakan peralihan dari masa kanak-kanak menjadi dewasa.</w:t>
      </w:r>
    </w:p>
    <w:p w14:paraId="499451EE" w14:textId="0B96CD44" w:rsidR="00021902" w:rsidRPr="00021902" w:rsidRDefault="00C14601" w:rsidP="00021902">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lastRenderedPageBreak/>
        <w:t xml:space="preserve">     </w:t>
      </w:r>
      <w:r w:rsidR="00021902" w:rsidRPr="00021902">
        <w:rPr>
          <w:rFonts w:ascii="Times New Roman" w:hAnsi="Times New Roman" w:cs="Times New Roman"/>
          <w:sz w:val="20"/>
          <w:szCs w:val="20"/>
        </w:rPr>
        <w:t>Hal penting yang terjadi pada remaja wanita adalah datangnya haid pertama atau menarche. Masa remaja berlangsung melalui 3 tahapan yang masing-masing ditandai dengan biologis, psikologis dan sosial yaitu masa pra remaja 11-13 tahun untuk wanita dan 12-14 tahun untuk pria, masa remaja awal usia 13-17 tahun untuk wanita dan 14-17 tahun 6 bulan untuk pria, masa remaja akhir berusia 17-21 tahun untuk wanita dan 17 tahun 6 bulan -22 tahun untuk pria</w:t>
      </w:r>
      <w:r w:rsidR="00021902" w:rsidRPr="000E13CE">
        <w:rPr>
          <w:rFonts w:ascii="Times New Roman" w:hAnsi="Times New Roman" w:cs="Times New Roman"/>
          <w:sz w:val="20"/>
          <w:szCs w:val="20"/>
          <w:vertAlign w:val="superscript"/>
        </w:rPr>
        <w:fldChar w:fldCharType="begin" w:fldLock="1"/>
      </w:r>
      <w:r w:rsidR="000E13CE" w:rsidRPr="000E13CE">
        <w:rPr>
          <w:rFonts w:ascii="Times New Roman" w:hAnsi="Times New Roman" w:cs="Times New Roman"/>
          <w:sz w:val="20"/>
          <w:szCs w:val="20"/>
          <w:vertAlign w:val="superscript"/>
        </w:rPr>
        <w:instrText>ADDIN CSL_CITATION {"citationItems":[{"id":"ITEM-1","itemData":{"ISSN":"2338-7246","abstract":"Dismenore merupakan suatu fenomena simptomatik pada saat menstruasi meliputi nyeri perut, kram dan sakit punggung bawah. Dismenore dibagi menjadi 3 derajat yaitu ringan, sedang dan berat. Ada beberapa faktor yang akan diteliti yaitu faktor nutrisi, pola menstruasi, riwayat keluarga dan kejadian dismenore. Dampak yang terjadi pada siswi remaja bila masalah dismenore primer ini tidak ditangani adalah aktifitas menurun, kesulitan berkonsentrasi pada pelajaran dan pekerjaan. Tujuan dilakukannya penelitian ini adalah untuk mengidentifikasi faktor-faktor yang berhubungan dengan kejadian dismenore primer di SMA Pemuda Banjaran. Teknik pengumpulan data pada penelitian ini penulis menggunakan desain korelasi dengan pendekatan Cross Sectional. Jumlah populasi responden sebanyak 117 siswi remaja . Teknik sampling yang digunakan yaitu teknik Total Sampling dengan jumlah responden 117 siswi remaja. Analisa univariat pada penelitian ini akan dipresentasekan dengan menggunakan rumus prasentase kemudian dibuat menjadi distribusi frekuensi. Analisa bivariat untuk mengetahui faktor yang berhubungan peneliti menggunakan Chi-Square untuk mengetahui status nutrisi, pola menstruasi dan riwayat keluarga berhubungan atau tidaknya, sedangkan peneliti menggunakan Spearmant Rank untuk mengatahui hubungan pola menstruasi dengan kejadian&amp;nbsp; dismenore primer. Hasil penelitian menyatakan bahwa terdapat hubungan antara status nutirisi dengan kejadian dismenore primer dengan nilai p-value 0,01, tidak terdapat hubungan antara pola menstruasi dengan kejadian dismenore primer dengan nilain p-value 0,810 dan nilai korelasi 0,24, terdapat hubungan antara riwayat keluarga dengan kejadian dismenore primer dengan nilai p-value 0,03 dan terdapat hubungan antara riwayat kebiasaan olahraga dengan kejadian dismenore primer dengan nilai p-value 0,03. Sehingga disimpulkan bahwa faktor yang berhubungan dengan kejadian dismenore primer antara lain status nutrisi, riwayat keluarga dan kebiasaan olahrga. Sedangkan yang tidak berhubungan dengan kejadian dismenore primer yaitu pola menstruasi.&amp;nbsp; Disarankan kepada siswi SMA Pemuda Banjaran yang mengalami dismenore primer dengan status gizi underwight agar merubah pola makan dengan teratur dengan asupan nutrisi yang seimbang dan olahraga teratur.","author":[{"dropping-particle":"","family":"Hayati","given":"Sri","non-dropping-particle":"","parse-names":false,"suffix":""},{"dropping-particle":"","family":"Agustin","given":"Selpy","non-dropping-particle":"","parse-names":false,"suffix":""},{"dropping-particle":"","family":"Maidartati","given":"","non-dropping-particle":"","parse-names":false,"suffix":""}],"container-title":"Jurnal Keperawatan BSI","id":"ITEM-1","issue":"1","issued":{"date-parts":[["2020"]]},"page":"132-142","title":"Faktor-Faktor Yang Berhubungan Dengan Dismenore Pada Remaja Di SMA Pemuda Banjaran Bandung","type":"article-journal","volume":"VIII"},"uris":["http://www.mendeley.com/documents/?uuid=bbc060fe-ba62-47ae-83a1-513e984ea35d"]}],"mendeley":{"formattedCitation":"(2)","manualFormatting":"2","plainTextFormattedCitation":"(2)","previouslyFormattedCitation":"(2)"},"properties":{"noteIndex":0},"schema":"https://github.com/citation-style-language/schema/raw/master/csl-citation.json"}</w:instrText>
      </w:r>
      <w:r w:rsidR="00021902" w:rsidRPr="000E13CE">
        <w:rPr>
          <w:rFonts w:ascii="Times New Roman" w:hAnsi="Times New Roman" w:cs="Times New Roman"/>
          <w:sz w:val="20"/>
          <w:szCs w:val="20"/>
          <w:vertAlign w:val="superscript"/>
        </w:rPr>
        <w:fldChar w:fldCharType="separate"/>
      </w:r>
      <w:r w:rsidR="00FA5A21" w:rsidRPr="000E13CE">
        <w:rPr>
          <w:rFonts w:ascii="Times New Roman" w:hAnsi="Times New Roman" w:cs="Times New Roman"/>
          <w:noProof/>
          <w:sz w:val="20"/>
          <w:szCs w:val="20"/>
          <w:vertAlign w:val="superscript"/>
        </w:rPr>
        <w:t>2</w:t>
      </w:r>
      <w:r w:rsidR="00021902" w:rsidRPr="000E13CE">
        <w:rPr>
          <w:rFonts w:ascii="Times New Roman" w:hAnsi="Times New Roman" w:cs="Times New Roman"/>
          <w:sz w:val="20"/>
          <w:szCs w:val="20"/>
          <w:vertAlign w:val="superscript"/>
        </w:rPr>
        <w:fldChar w:fldCharType="end"/>
      </w:r>
      <w:r w:rsidR="00021902" w:rsidRPr="000E13CE">
        <w:rPr>
          <w:rFonts w:ascii="Times New Roman" w:hAnsi="Times New Roman" w:cs="Times New Roman"/>
          <w:sz w:val="20"/>
          <w:szCs w:val="20"/>
          <w:vertAlign w:val="superscript"/>
        </w:rPr>
        <w:t>.</w:t>
      </w:r>
      <w:r w:rsidR="00021902" w:rsidRPr="00021902">
        <w:rPr>
          <w:rFonts w:ascii="Times New Roman" w:hAnsi="Times New Roman" w:cs="Times New Roman"/>
          <w:sz w:val="20"/>
          <w:szCs w:val="20"/>
        </w:rPr>
        <w:t xml:space="preserve"> </w:t>
      </w:r>
    </w:p>
    <w:p w14:paraId="5A17E1A4" w14:textId="68674BF0" w:rsidR="00021902" w:rsidRPr="00021902" w:rsidRDefault="00021902" w:rsidP="00021902">
      <w:pPr>
        <w:spacing w:after="0" w:line="360" w:lineRule="auto"/>
        <w:ind w:left="0" w:hanging="2"/>
        <w:jc w:val="both"/>
        <w:rPr>
          <w:rFonts w:ascii="Times New Roman" w:hAnsi="Times New Roman" w:cs="Times New Roman"/>
          <w:sz w:val="20"/>
          <w:szCs w:val="20"/>
        </w:rPr>
      </w:pPr>
      <w:r w:rsidRPr="00021902">
        <w:rPr>
          <w:rFonts w:ascii="Times New Roman" w:hAnsi="Times New Roman" w:cs="Times New Roman"/>
          <w:sz w:val="20"/>
          <w:szCs w:val="20"/>
        </w:rPr>
        <w:t>Pertumbuhan dan perkembangan yang terjadi pada organ reproduksi ditandai dengan pematangan organ reproduksi. Salah satu ciri pubertas pada remaja laki–laki yaitu terjadi mimpi basah sedangkan untuk remaja perempuan dimulai dengan menstruasi pertama atau menarche</w:t>
      </w:r>
      <w:r w:rsidRPr="000E13CE">
        <w:rPr>
          <w:rFonts w:ascii="Times New Roman" w:hAnsi="Times New Roman" w:cs="Times New Roman"/>
          <w:sz w:val="20"/>
          <w:szCs w:val="20"/>
          <w:vertAlign w:val="superscript"/>
        </w:rPr>
        <w:fldChar w:fldCharType="begin" w:fldLock="1"/>
      </w:r>
      <w:r w:rsidR="000E13CE" w:rsidRPr="000E13CE">
        <w:rPr>
          <w:rFonts w:ascii="Times New Roman" w:hAnsi="Times New Roman" w:cs="Times New Roman"/>
          <w:sz w:val="20"/>
          <w:szCs w:val="20"/>
          <w:vertAlign w:val="superscript"/>
        </w:rPr>
        <w:instrText>ADDIN CSL_CITATION {"citationItems":[{"id":"ITEM-1","itemData":{"author":[{"dropping-particle":"","family":"Sari","given":"Dewi Nawang","non-dropping-particle":"","parse-names":false,"suffix":""},{"dropping-particle":"","family":"Azijah","given":"Izattul","non-dropping-particle":"","parse-names":false,"suffix":""},{"dropping-particle":"","family":"Herlina","given":"Lina","non-dropping-particle":"","parse-names":false,"suffix":""}],"id":"ITEM-1","issue":"1","issued":{"date-parts":[["2023"]]},"page":"71-78","title":"Hubungan Indeks Masa Tubuh ( IMT ) dan Pola Makan Dengan Kejadian Dismenorea Pada Remaja Putri di SMK PGRI 16 Jakarta","type":"article-journal","volume":"13"},"uris":["http://www.mendeley.com/documents/?uuid=2c4ee77b-555e-4d58-a872-0187bc80a5be"]}],"mendeley":{"formattedCitation":"(3)","manualFormatting":"3","plainTextFormattedCitation":"(3)","previouslyFormattedCitation":"(3)"},"properties":{"noteIndex":0},"schema":"https://github.com/citation-style-language/schema/raw/master/csl-citation.json"}</w:instrText>
      </w:r>
      <w:r w:rsidRPr="000E13CE">
        <w:rPr>
          <w:rFonts w:ascii="Times New Roman" w:hAnsi="Times New Roman" w:cs="Times New Roman"/>
          <w:sz w:val="20"/>
          <w:szCs w:val="20"/>
          <w:vertAlign w:val="superscript"/>
        </w:rPr>
        <w:fldChar w:fldCharType="separate"/>
      </w:r>
      <w:r w:rsidR="00FA5A21" w:rsidRPr="000E13CE">
        <w:rPr>
          <w:rFonts w:ascii="Times New Roman" w:hAnsi="Times New Roman" w:cs="Times New Roman"/>
          <w:noProof/>
          <w:sz w:val="20"/>
          <w:szCs w:val="20"/>
          <w:vertAlign w:val="superscript"/>
        </w:rPr>
        <w:t>3</w:t>
      </w:r>
      <w:r w:rsidRPr="000E13CE">
        <w:rPr>
          <w:rFonts w:ascii="Times New Roman" w:hAnsi="Times New Roman" w:cs="Times New Roman"/>
          <w:sz w:val="20"/>
          <w:szCs w:val="20"/>
          <w:vertAlign w:val="superscript"/>
        </w:rPr>
        <w:fldChar w:fldCharType="end"/>
      </w:r>
      <w:r w:rsidRPr="00021902">
        <w:rPr>
          <w:rFonts w:ascii="Times New Roman" w:hAnsi="Times New Roman" w:cs="Times New Roman"/>
          <w:sz w:val="20"/>
          <w:szCs w:val="20"/>
        </w:rPr>
        <w:t xml:space="preserve">. </w:t>
      </w:r>
    </w:p>
    <w:p w14:paraId="613823AC" w14:textId="1A392490" w:rsidR="00021902" w:rsidRPr="00021902" w:rsidRDefault="00C14601" w:rsidP="00021902">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021902" w:rsidRPr="00021902">
        <w:rPr>
          <w:rFonts w:ascii="Times New Roman" w:hAnsi="Times New Roman" w:cs="Times New Roman"/>
          <w:sz w:val="20"/>
          <w:szCs w:val="20"/>
        </w:rPr>
        <w:t xml:space="preserve">Salah satu ciri perkembangan dan kematangan organ seksual pada perempuan adalah terjadinya menstruasi. Namun, beberapa remaja sering terjadi gangguan pada saat menstruasi baik ringan maupun berat yang dapat mengganggu aktivitas mereka. Gangguan pada menstruasi diantaranya ialah hipermenorea, hipomenorea, polimenorea, oligomenorea, amenorea, menometroragia, dismenorea, dan sindroma prahaid. Gangguan menstruasi berupa rasa nyeri yang sering dialami oleh remaja perempuan adalah dismenore atau nyeri haid </w:t>
      </w:r>
      <w:r w:rsidR="00021902" w:rsidRPr="0002190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DOI":"10.20473/imhsj.v6i1.2022.83-95","abstract":"Abstract Introduction: More than 50% of women in each country on the world have dysmenorrhea. Dysmenorrhea can disturbing daily activities ,reduces the quality of life and learning activity indeed absent from school for a few hours or days. The purpose of this study is to determine corelation between diet and the severity of dysmenorrhea in SMK Negeri 2 Lumajang. Method: This study used observational analytic study design with a cross-sectional approach. The population was all female student in SMK Negeri 2 Lumajang. Total sample are 89 students calculated with Slovin formula. Used questionnaire as a instrument. Analysis of this study using chi square test. Result: Most of the respondents had good fat intake, while intake of Ca and Fe was less, frequency of eating 2x/day, total of bad intakes was 2, frequency of eating 2x/day, and severity of dysmenorrhea is severe dysmenorrhea . results of the chi square analysis of fat towards severity of dysmenorrhoea got p = 0.001, on fe, ca and the amount of intake that did not match towards severity of dysmenorrhoea, p = 0.000 and on the frequency of dysmenorrhea towars severity of dysmenorrhea, p = 0.773. Conclusion : there is a corelation between dietary habbit according to intake of fat, Fe, Ca, total bad intake with the severity of dysmenorrhea. And there is no corelation between dietary habbit according to eating frequency with the severity of dysmenorrhea. ","author":[{"dropping-particle":"","family":"Damayanti","given":"Arvelina Novia","non-dropping-particle":"","parse-names":false,"suffix":""},{"dropping-particle":"","family":"Setyoboedi","given":"Bagus","non-dropping-particle":"","parse-names":false,"suffix":""},{"dropping-particle":"","family":"Fatmaningrum","given":"Widati","non-dropping-particle":"","parse-names":false,"suffix":""}],"container-title":"Indonesian Midwifery and Health Sciences Journal","id":"ITEM-1","issue":"1","issued":{"date-parts":[["2022"]]},"page":"83-95","title":"Correlation Between Dietary Habbits With Severity of Dysmenorrhea Among Aldolescent Girl","type":"article-journal","volume":"6"},"uris":["http://www.mendeley.com/documents/?uuid=d0b653e4-5c58-4cd9-b93f-1e8208b961f6"]}],"mendeley":{"formattedCitation":"(4)","manualFormatting":"4","plainTextFormattedCitation":"(4)","previouslyFormattedCitation":"(4)"},"properties":{"noteIndex":0},"schema":"https://github.com/citation-style-language/schema/raw/master/csl-citation.json"}</w:instrText>
      </w:r>
      <w:r w:rsidR="00021902" w:rsidRPr="0002190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4</w:t>
      </w:r>
      <w:r w:rsidR="00021902" w:rsidRPr="00021902">
        <w:rPr>
          <w:rFonts w:ascii="Times New Roman" w:hAnsi="Times New Roman" w:cs="Times New Roman"/>
          <w:sz w:val="20"/>
          <w:szCs w:val="20"/>
        </w:rPr>
        <w:fldChar w:fldCharType="end"/>
      </w:r>
    </w:p>
    <w:p w14:paraId="41BD682F" w14:textId="293B3F52" w:rsidR="00021902" w:rsidRPr="00021902" w:rsidRDefault="00C14601" w:rsidP="00021902">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021902" w:rsidRPr="00021902">
        <w:rPr>
          <w:rFonts w:ascii="Times New Roman" w:hAnsi="Times New Roman" w:cs="Times New Roman"/>
          <w:sz w:val="20"/>
          <w:szCs w:val="20"/>
        </w:rPr>
        <w:t>Menstruasi adalah pendarahan secara periodik pada uterus, disertai peluruhan pada endometrium. Sebagian besar perempuan yang mengalami menstruasi mempunyai tingkatan nyeri haid yang berbeda diantaranya rasa sakit dan pegal pada bagian panggul dan perut bawah hingga kram.</w:t>
      </w:r>
      <w:r w:rsidR="00021902" w:rsidRPr="0002190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author":[{"dropping-particle":"","family":"Sari","given":"Dewi Nawang","non-dropping-particle":"","parse-names":false,"suffix":""},{"dropping-particle":"","family":"Azijah","given":"Izattul","non-dropping-particle":"","parse-names":false,"suffix":""},{"dropping-particle":"","family":"Herlina","given":"Lina","non-dropping-particle":"","parse-names":false,"suffix":""}],"id":"ITEM-1","issue":"1","issued":{"date-parts":[["2023"]]},"page":"71-78","title":"Hubungan Indeks Masa Tubuh ( IMT ) dan Pola Makan Dengan Kejadian Dismenorea Pada Remaja Putri di SMK PGRI 16 Jakarta","type":"article-journal","volume":"13"},"uris":["http://www.mendeley.com/documents/?uuid=2c4ee77b-555e-4d58-a872-0187bc80a5be"]}],"mendeley":{"formattedCitation":"(3)","manualFormatting":"3","plainTextFormattedCitation":"(3)","previouslyFormattedCitation":"(3)"},"properties":{"noteIndex":0},"schema":"https://github.com/citation-style-language/schema/raw/master/csl-citation.json"}</w:instrText>
      </w:r>
      <w:r w:rsidR="00021902" w:rsidRPr="0002190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3</w:t>
      </w:r>
      <w:r w:rsidR="00021902" w:rsidRPr="00021902">
        <w:rPr>
          <w:rFonts w:ascii="Times New Roman" w:hAnsi="Times New Roman" w:cs="Times New Roman"/>
          <w:sz w:val="20"/>
          <w:szCs w:val="20"/>
        </w:rPr>
        <w:fldChar w:fldCharType="end"/>
      </w:r>
    </w:p>
    <w:p w14:paraId="1A529FBA" w14:textId="5A0C2829" w:rsidR="00021902" w:rsidRPr="00021902" w:rsidRDefault="00C14601" w:rsidP="00021902">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021902" w:rsidRPr="00021902">
        <w:rPr>
          <w:rFonts w:ascii="Times New Roman" w:hAnsi="Times New Roman" w:cs="Times New Roman"/>
          <w:sz w:val="20"/>
          <w:szCs w:val="20"/>
        </w:rPr>
        <w:t xml:space="preserve">Menstruasi akan terjadi 3-7 hari. Rata-rata perempuan mengalami siklus menstruasi selama 21-40 hari. Hanya sekitar 15% perempuan yang mengalami siklus menstruasi selama 28 hari. Umumnya kebanyakan wanita pada saat menstruasi mengalami dismenore atau nyeri selama haid </w:t>
      </w:r>
      <w:r w:rsidR="00021902" w:rsidRPr="0002190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author":[{"dropping-particle":"","family":"Irmawati","given":"Elli","non-dropping-particle":"","parse-names":false,"suffix":""},{"dropping-particle":"","family":"Qariati","given":"Nurul Indah","non-dropping-particle":"","parse-names":false,"suffix":""},{"dropping-particle":"","family":"Widyarni","given":"Ari","non-dropping-particle":"","parse-names":false,"suffix":""}],"container-title":"Kesehatan Masyarakat","id":"ITEM-1","issue":"2","issued":{"date-parts":[["2020"]]},"page":"4-9","title":"Hubungan Aktivitas Fisik Dan Pola Makan Dengan Kejadian","type":"article-journal","volume":"28"},"uris":["http://www.mendeley.com/documents/?uuid=ab212b0c-a7a0-4a12-ba13-dbbe99e59783"]}],"mendeley":{"formattedCitation":"(5)","manualFormatting":"5","plainTextFormattedCitation":"(5)","previouslyFormattedCitation":"(5)"},"properties":{"noteIndex":0},"schema":"https://github.com/citation-style-language/schema/raw/master/csl-citation.json"}</w:instrText>
      </w:r>
      <w:r w:rsidR="00021902" w:rsidRPr="0002190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5</w:t>
      </w:r>
      <w:r w:rsidR="00021902" w:rsidRPr="00021902">
        <w:rPr>
          <w:rFonts w:ascii="Times New Roman" w:hAnsi="Times New Roman" w:cs="Times New Roman"/>
          <w:sz w:val="20"/>
          <w:szCs w:val="20"/>
        </w:rPr>
        <w:fldChar w:fldCharType="end"/>
      </w:r>
    </w:p>
    <w:p w14:paraId="6EC67570" w14:textId="29B5B19E" w:rsidR="00021902" w:rsidRPr="00021902" w:rsidRDefault="00C14601" w:rsidP="00021902">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021902" w:rsidRPr="00021902">
        <w:rPr>
          <w:rFonts w:ascii="Times New Roman" w:hAnsi="Times New Roman" w:cs="Times New Roman"/>
          <w:sz w:val="20"/>
          <w:szCs w:val="20"/>
        </w:rPr>
        <w:t xml:space="preserve">Menurut penelitian </w:t>
      </w:r>
      <w:r w:rsidR="00021902" w:rsidRPr="0002190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DOI":"10.33087/jiubj.v20i2.912","ISSN":"1411-8939","abstract":"Dysmenorrhea is a complaint that is often experienced in adolescent girls during menstruation precisely in the lower abdomen. The incidence of dysmenorrhea in Indonesia is 76%. The results of an initial survey of 22 young women had 16 young women experiencing dysmenorrhea and 6 other young women not experiencing dysmenorrhea. The purpose of this study was to determine the factor associated with dysmenorrhea in Teenage girls in MTs State 3 Medan in 2019. Methods this research was conducted with an analytic survey research design with a cross-sectional approach. The population is young women in MTS State 3 Medan, taken by simple random sampling technique amounted to 57 people. Data analysis used univariate analysis using frequency distribution and bivariate analysis using chi-square test. Chi-square test results obtained value of P-Value = .045 which means there is a significant relationship between the age of menarche with dysmenorrhea, P-Value = .033 which means there is a significant relationship between menstrual period with dysmenorrhea, P-Value = .009 which it means that there is a significant relationship between family history and dysmenorrhea in MTs State 3 Medan. Based on the results of research can be concluded that there is an age relationship menarche, long menstruation and family history with Dysmenore in young women in MTs Negeri 3 Medan in 2019. ","author":[{"dropping-particle":"","family":"Mouliza","given":"Nurul","non-dropping-particle":"","parse-names":false,"suffix":""}],"container-title":"Jurnal Ilmiah Universitas Batanghari Jambi","id":"ITEM-1","issue":"2","issued":{"date-parts":[["2020"]]},"page":"545","title":"Faktor yang Berhubungan dengan Kejadian Dismenore Pada Remaja Putri di MTS Negeri 3 Medan Tahun 2019","type":"article-journal","volume":"20"},"uris":["http://www.mendeley.com/documents/?uuid=e175b587-6a5e-48a3-9c3e-237c0a5cc355"]}],"mendeley":{"formattedCitation":"(1)","manualFormatting":"1","plainTextFormattedCitation":"(1)","previouslyFormattedCitation":"(1)"},"properties":{"noteIndex":0},"schema":"https://github.com/citation-style-language/schema/raw/master/csl-citation.json"}</w:instrText>
      </w:r>
      <w:r w:rsidR="00021902" w:rsidRPr="0002190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1</w:t>
      </w:r>
      <w:r w:rsidR="00021902" w:rsidRPr="00021902">
        <w:rPr>
          <w:rFonts w:ascii="Times New Roman" w:hAnsi="Times New Roman" w:cs="Times New Roman"/>
          <w:sz w:val="20"/>
          <w:szCs w:val="20"/>
        </w:rPr>
        <w:fldChar w:fldCharType="end"/>
      </w:r>
      <w:r w:rsidR="00021902" w:rsidRPr="00021902">
        <w:rPr>
          <w:rFonts w:ascii="Times New Roman" w:hAnsi="Times New Roman" w:cs="Times New Roman"/>
          <w:sz w:val="20"/>
          <w:szCs w:val="20"/>
        </w:rPr>
        <w:t xml:space="preserve">, beberapa remaja putri yang memiliki lama menstruasi normal tetapi mengalami dismenore dikarenakan pola hidup yang tidak sehat seperti sering mengkonsumsi </w:t>
      </w:r>
      <w:r w:rsidR="00021902" w:rsidRPr="00021902">
        <w:rPr>
          <w:rFonts w:ascii="Times New Roman" w:hAnsi="Times New Roman" w:cs="Times New Roman"/>
          <w:i/>
          <w:sz w:val="20"/>
          <w:szCs w:val="20"/>
        </w:rPr>
        <w:t>junk food</w:t>
      </w:r>
      <w:r w:rsidR="00021902" w:rsidRPr="00021902">
        <w:rPr>
          <w:rFonts w:ascii="Times New Roman" w:hAnsi="Times New Roman" w:cs="Times New Roman"/>
          <w:sz w:val="20"/>
          <w:szCs w:val="20"/>
        </w:rPr>
        <w:t xml:space="preserve">, merokok, tidak pernah berolahraga yang dapat menyebabkan peningkatan rasa nyeri pada saat menstruasi. Faktor lain yang berhubungan dengan nyeri haid adalah pola makan seseorang yang buruk dan lebih banyak mengkonsumsi makanan yang mengandung pengawet dan pemanis buatan, makanan yang terlalu banyak lemak dan makanan yang digoreng atau makanan yang pedas ketimbang makanan yang bergizi dan cenderung mudah pula mengalami nyeri haid, </w:t>
      </w:r>
      <w:r w:rsidR="00021902" w:rsidRPr="0002190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DOI":"10.26630/jk.v8i1.392","ISSN":"2086-7751","abstract":"Masalah kesehatan yang sering timbul dan yang paling banyak dialami wanita pada saat menstruasi, adalah nyeri haid atau dismenore, faktor yang dapat mempengaruhi terjadinya dismenore yaitu kebiasaan makan, kurang berolahraga, jumlah darah haid yang banyak, nulipara, riwayat keluarga, dan faktor psikis Tujuan untuk mengetahui analisis faktor yang berhubungan dengan kejadian dismenore pada santriwati di Pesantren Darul Aman Gombara Makassar Metode penelitian deskriptif analitik dengan pendekatan cross sectional study. Penelitian ini menggunakan populasi seluruh santriwati yang duduk dikelas X, XI, dan kelas XII Pemilihan sampel ditentukan dengan cara Non Probility Sampling Consecutive Sampling, dengan jumlah sampel berjumlah 50 responden. Penelitian dilakukan di Pesantren Darul Aman Gombara Makassar. Pengolahan data menggunakan bantuan computer dan disajikan dalam bentuk tabel distribusi frekuensi dan tabulasi silang dengan uji Chi Square dengan batas kemaknaan (a = 0,05). Hasil penelitian Berdasarkan hasil penelitian yang dilakukan, menunjukkan bahwa ada hubungan antara kebiasaan makan yang buruk dengan kejadian dismenore (Value = 0,001), kebiasaan olahraga yang kurang dengan kejadian dismenore (Value = 0,000) sedangkan, factor psikis tidak memiliki hubungan yang bermakna terhadap kejadian dismenore (Value = 0,132). (temuan utama). Kesimpulan kebiasaan makan dan olahraga yang kurang memiliki pengaruh yang signifikan terhadap kejadian dismenore primer.","author":[{"dropping-particle":"","family":"Y. Taqiyah, F. Jama","given":"Najihah","non-dropping-particle":"","parse-names":false,"suffix":""}],"container-title":"Jurnal Kesehatan","id":"ITEM-1","issue":"1","issued":{"date-parts":[["2022"]]},"page":"41","title":"Analisis Faktor yang Berhubungan dengan Kejadian Dismenore Primer","type":"article-journal","volume":"17"},"uris":["http://www.mendeley.com/documents/?uuid=07b1d551-1e27-499e-a3e0-fc26d688d08a"]}],"mendeley":{"formattedCitation":"(6)","manualFormatting":"6","plainTextFormattedCitation":"(6)","previouslyFormattedCitation":"(6)"},"properties":{"noteIndex":0},"schema":"https://github.com/citation-style-language/schema/raw/master/csl-citation.json"}</w:instrText>
      </w:r>
      <w:r w:rsidR="00021902" w:rsidRPr="0002190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6</w:t>
      </w:r>
      <w:r w:rsidR="00021902" w:rsidRPr="00021902">
        <w:rPr>
          <w:rFonts w:ascii="Times New Roman" w:hAnsi="Times New Roman" w:cs="Times New Roman"/>
          <w:sz w:val="20"/>
          <w:szCs w:val="20"/>
        </w:rPr>
        <w:fldChar w:fldCharType="end"/>
      </w:r>
      <w:r w:rsidR="00021902" w:rsidRPr="00021902">
        <w:rPr>
          <w:rFonts w:ascii="Times New Roman" w:hAnsi="Times New Roman" w:cs="Times New Roman"/>
          <w:sz w:val="20"/>
          <w:szCs w:val="20"/>
        </w:rPr>
        <w:t>.</w:t>
      </w:r>
    </w:p>
    <w:p w14:paraId="4E9445D8" w14:textId="5D69994B" w:rsidR="00021902" w:rsidRPr="00021902" w:rsidRDefault="00C14601" w:rsidP="00021902">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021902" w:rsidRPr="00021902">
        <w:rPr>
          <w:rFonts w:ascii="Times New Roman" w:hAnsi="Times New Roman" w:cs="Times New Roman"/>
          <w:sz w:val="20"/>
          <w:szCs w:val="20"/>
        </w:rPr>
        <w:t xml:space="preserve">Remaja perempuan sangat memperhatikan bentuk tubuh dirinya. Remaja yang memiliki citra tubuh yang buruk sering kali merasa tidak puas dengan bentuk badannya. Walaupun memiliki status </w:t>
      </w:r>
      <w:r w:rsidR="00021902" w:rsidRPr="00021902">
        <w:rPr>
          <w:rFonts w:ascii="Times New Roman" w:hAnsi="Times New Roman" w:cs="Times New Roman"/>
          <w:i/>
          <w:sz w:val="20"/>
          <w:szCs w:val="20"/>
        </w:rPr>
        <w:t>body mass index</w:t>
      </w:r>
      <w:r w:rsidR="00021902" w:rsidRPr="00021902">
        <w:rPr>
          <w:rFonts w:ascii="Times New Roman" w:hAnsi="Times New Roman" w:cs="Times New Roman"/>
          <w:sz w:val="20"/>
          <w:szCs w:val="20"/>
        </w:rPr>
        <w:t xml:space="preserve"> yang normal, remaja putri sering kali merasa tidak puas dengan keadaan tubuhnya dan merasa bahwa badannya masih dalam kategori berat berlebih. Bahkan ada beberapa remaja putri yang memiliki status gizi </w:t>
      </w:r>
      <w:r w:rsidR="00021902" w:rsidRPr="00021902">
        <w:rPr>
          <w:rFonts w:ascii="Times New Roman" w:hAnsi="Times New Roman" w:cs="Times New Roman"/>
          <w:i/>
          <w:sz w:val="20"/>
          <w:szCs w:val="20"/>
        </w:rPr>
        <w:t>underweight</w:t>
      </w:r>
      <w:r w:rsidR="00021902" w:rsidRPr="00021902">
        <w:rPr>
          <w:rFonts w:ascii="Times New Roman" w:hAnsi="Times New Roman" w:cs="Times New Roman"/>
          <w:sz w:val="20"/>
          <w:szCs w:val="20"/>
        </w:rPr>
        <w:t xml:space="preserve"> juga merasa bahwa dirinya memiliki berat badan berlebih. Ketidakpuasan inilah yang mampu memicu perilaku pola makan yang tidak sehat dengan tujuan untuk menurunkan berat badan sehingga dapat diperoleh bentuk badan yang diinginkan. Perilaku makan yang tidak sehat ini dapat mengakibatkan kurangnya asupan beberapa zat gizi yang dapat mengakibatkan meningkatnya resiko terjadinya dismenore. Beberapa zat gizi penting bagi sistem reproduksi remaja diantaranya kalsium dan besi. Zat gizi tersebut bila tidak terpenuhi kebutuhannya dapat meningkatkan resiko kejadian dismenore </w:t>
      </w:r>
      <w:r w:rsidR="00021902" w:rsidRPr="0002190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DOI":"10.20473/imhsj.v6i1.2022.83-95","abstract":"Abstract Introduction: More than 50% of women in each country on the world have dysmenorrhea. Dysmenorrhea can disturbing daily activities ,reduces the quality of life and learning activity indeed absent from school for a few hours or days. The purpose of this study is to determine corelation between diet and the severity of dysmenorrhea in SMK Negeri 2 Lumajang. Method: This study used observational analytic study design with a cross-sectional approach. The population was all female student in SMK Negeri 2 Lumajang. Total sample are 89 students calculated with Slovin formula. Used questionnaire as a instrument. Analysis of this study using chi square test. Result: Most of the respondents had good fat intake, while intake of Ca and Fe was less, frequency of eating 2x/day, total of bad intakes was 2, frequency of eating 2x/day, and severity of dysmenorrhea is severe dysmenorrhea . results of the chi square analysis of fat towards severity of dysmenorrhoea got p = 0.001, on fe, ca and the amount of intake that did not match towards severity of dysmenorrhoea, p = 0.000 and on the frequency of dysmenorrhea towars severity of dysmenorrhea, p = 0.773. Conclusion : there is a corelation between dietary habbit according to intake of fat, Fe, Ca, total bad intake with the severity of dysmenorrhea. And there is no corelation between dietary habbit according to eating frequency with the severity of dysmenorrhea. ","author":[{"dropping-particle":"","family":"Damayanti","given":"Arvelina Novia","non-dropping-particle":"","parse-names":false,"suffix":""},{"dropping-particle":"","family":"Setyoboedi","given":"Bagus","non-dropping-particle":"","parse-names":false,"suffix":""},{"dropping-particle":"","family":"Fatmaningrum","given":"Widati","non-dropping-particle":"","parse-names":false,"suffix":""}],"container-title":"Indonesian Midwifery and Health Sciences Journal","id":"ITEM-1","issue":"1","issued":{"date-parts":[["2022"]]},"page":"83-95","title":"Correlation Between Dietary Habbits With Severity of Dysmenorrhea Among Aldolescent Girl","type":"article-journal","volume":"6"},"uris":["http://www.mendeley.com/documents/?uuid=d0b653e4-5c58-4cd9-b93f-1e8208b961f6"]}],"mendeley":{"formattedCitation":"(4)","manualFormatting":"4","plainTextFormattedCitation":"(4)","previouslyFormattedCitation":"(4)"},"properties":{"noteIndex":0},"schema":"https://github.com/citation-style-language/schema/raw/master/csl-citation.json"}</w:instrText>
      </w:r>
      <w:r w:rsidR="00021902" w:rsidRPr="0002190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4</w:t>
      </w:r>
      <w:r w:rsidR="00021902" w:rsidRPr="00021902">
        <w:rPr>
          <w:rFonts w:ascii="Times New Roman" w:hAnsi="Times New Roman" w:cs="Times New Roman"/>
          <w:sz w:val="20"/>
          <w:szCs w:val="20"/>
        </w:rPr>
        <w:fldChar w:fldCharType="end"/>
      </w:r>
    </w:p>
    <w:p w14:paraId="2948488F" w14:textId="6E49FCF8" w:rsidR="00021902" w:rsidRPr="00021902" w:rsidRDefault="00C14601" w:rsidP="00021902">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021902" w:rsidRPr="00021902">
        <w:rPr>
          <w:rFonts w:ascii="Times New Roman" w:hAnsi="Times New Roman" w:cs="Times New Roman"/>
          <w:sz w:val="20"/>
          <w:szCs w:val="20"/>
        </w:rPr>
        <w:t>Pola konsumsi pangan adalah susunan jenis serta jumlah pangan yang dikonsumsi oleh seseorang pada waktu tertentu. Rentang nilai pola makan seseorang didasari atas dasar jadwal makanan lengkap (</w:t>
      </w:r>
      <w:r w:rsidR="00021902" w:rsidRPr="00021902">
        <w:rPr>
          <w:rFonts w:ascii="Times New Roman" w:hAnsi="Times New Roman" w:cs="Times New Roman"/>
          <w:i/>
          <w:sz w:val="20"/>
          <w:szCs w:val="20"/>
        </w:rPr>
        <w:t>full meat</w:t>
      </w:r>
      <w:r w:rsidR="00021902" w:rsidRPr="00021902">
        <w:rPr>
          <w:rFonts w:ascii="Times New Roman" w:hAnsi="Times New Roman" w:cs="Times New Roman"/>
          <w:sz w:val="20"/>
          <w:szCs w:val="20"/>
        </w:rPr>
        <w:t>) dan makan selingan (</w:t>
      </w:r>
      <w:r w:rsidR="00021902" w:rsidRPr="00021902">
        <w:rPr>
          <w:rFonts w:ascii="Times New Roman" w:hAnsi="Times New Roman" w:cs="Times New Roman"/>
          <w:i/>
          <w:sz w:val="20"/>
          <w:szCs w:val="20"/>
        </w:rPr>
        <w:t>snack</w:t>
      </w:r>
      <w:r w:rsidR="00021902" w:rsidRPr="00021902">
        <w:rPr>
          <w:rFonts w:ascii="Times New Roman" w:hAnsi="Times New Roman" w:cs="Times New Roman"/>
          <w:sz w:val="20"/>
          <w:szCs w:val="20"/>
        </w:rPr>
        <w:t xml:space="preserve">). Makanan lengkap biasanya dilakukan tiga kali sehari (makan pagi, makan siang, dan makan malam), sedangkan makanan selingan biasa diberikan antara makan pagi dan makan siang dan antara makan malan. Lama makanan dalam lambung tergantung dari sifat dan jenis makanan yang dikonsumsi. Jika umumnya lambung kosong antara 3-4 jam setelah makan. Maka jadwal makan seseorang menyesuaikan dengan kosongnya lambung. </w:t>
      </w:r>
      <w:r w:rsidR="00021902" w:rsidRPr="0002190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DOI":"10.21608/pshj.2022.250026","abstract":"Beberapa fakta menyebutkan bahwa pola makan yang sehat dapat meminimalisir terjadinya Dismenorhea sedangkan memiliki pola makan yang tidak sehat akan memicu terjadinya Dismenorhea. Oleh sebab itu untuk mengetahui lebih jelas tentang hubungan pola makan terhadap terjadinya Dismenorhea, maka dilakukanlah penelitian mengenai hubungan pola makan dengan Dismenorhea pada remaja putri di Desa Tanjungsari. Tujuan dari penelitian ini menunjukkan pola makan dengan dismenorhea pada remaja putri di Desa Tanjungsari. Jenis penelitian analitik observasional, pendekatan yang digunakan cross sectional. Sampel yang diperoleh 18 orang, tehnik sampling yang digunakan adalah total sampling. Penelitian dilakukan di Desa Tanjungsari, Kecamatan Tirtomoyo, Kabupaten Wonogiri pada bulan Mei sampai dengan Juli tahun 2022. Analisis data yang digunakan Analisis Univariat dan Analisis Bivariat yang terdiri dari Uji Bivariat, Uji Reliabilitas dan Uji Chi Square. Hasil yang didapatkan dari penelitian bahwa usia remaja putri yang rentan menderita dismenorhea sekitar 16 tahun sampai denagn 19 tahun sebesar 55,6%. Derajad dismenorhea yang diderita oleh 13 remaja dari 18 responden atau 72,2% dari remaja putri Tanjungsari adalah tingkat berat. Nyeri yang diderita ditingkat dimana nyeri dibagian bawah perut yang sangat dan mengakibatkan kurangnya nafsu makan, dan dapat berakibat pingsan. Hal ini sejalan dengan hasil analisa hubungan antara pola makan dengan gejala dismenorhea. Nilai yang didapatkan p-value sebesar 0,003 &lt; 0,05 yang berarti bahwa terdapat hubungan antara pola makan dengan kejadian dismenorhea. Sesuai dengan hasil penelitian di atas, maka dapat disimpulkan derajad dismenorhea yang menunjukkan bahwa nyeri yang diderita sudah mencapai tingkat yang berat, maka hasil tersebut sejalan dengan hasil analisa hubungan antara pola makan dengan gejala tersebut. Dalam artian bahwa benar-benar terdapat hubungan antara pola makan dengan kejadian dismenorhea.","author":[{"dropping-particle":"","family":"Suciati, E. Hapsari","given":"Wijayanti","non-dropping-particle":"","parse-names":false,"suffix":""}],"id":"ITEM-1","issue":"1","issued":{"date-parts":[["2022"]]},"page":"1-52","title":"HUBUNGAN POLA MAKAN DENGAN DISMENORHEA PADA REMAJA PUTRI DI DESA TANJUNGSARI","type":"article-journal","volume":"10"},"uris":["http://www.mendeley.com/documents/?uuid=1882a7e5-8dfc-4c0f-8a95-c66a372b36d3"]}],"mendeley":{"formattedCitation":"(7)","manualFormatting":"7","plainTextFormattedCitation":"(7)","previouslyFormattedCitation":"(7)"},"properties":{"noteIndex":0},"schema":"https://github.com/citation-style-language/schema/raw/master/csl-citation.json"}</w:instrText>
      </w:r>
      <w:r w:rsidR="00021902" w:rsidRPr="0002190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7</w:t>
      </w:r>
      <w:r w:rsidR="00021902" w:rsidRPr="00021902">
        <w:rPr>
          <w:rFonts w:ascii="Times New Roman" w:hAnsi="Times New Roman" w:cs="Times New Roman"/>
          <w:sz w:val="20"/>
          <w:szCs w:val="20"/>
        </w:rPr>
        <w:fldChar w:fldCharType="end"/>
      </w:r>
    </w:p>
    <w:p w14:paraId="55146EAA" w14:textId="79E7D08C" w:rsidR="00021902" w:rsidRPr="00021902" w:rsidRDefault="00C14601" w:rsidP="00021902">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021902" w:rsidRPr="00021902">
        <w:rPr>
          <w:rFonts w:ascii="Times New Roman" w:hAnsi="Times New Roman" w:cs="Times New Roman"/>
          <w:sz w:val="20"/>
          <w:szCs w:val="20"/>
        </w:rPr>
        <w:t xml:space="preserve">Pada prinsipnya, seseorang dikatakan sudah berperilaku makan sehat jika menu yang dikonsumsinya sudah mengandung gizi seimbang. Gizi seimbang ini dapat diperoleh dari beraneka ragam bahan pangan. Kesadaran untuk pola makan yang sehat tersebut sampai saat ini umumnya belum dimiliki oleh para remaja. </w:t>
      </w:r>
    </w:p>
    <w:p w14:paraId="0BE64BFF" w14:textId="279ACA8A" w:rsidR="00021902" w:rsidRPr="00021902" w:rsidRDefault="00C14601" w:rsidP="00021902">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lastRenderedPageBreak/>
        <w:t xml:space="preserve">      </w:t>
      </w:r>
      <w:r w:rsidR="00021902" w:rsidRPr="00021902">
        <w:rPr>
          <w:rFonts w:ascii="Times New Roman" w:hAnsi="Times New Roman" w:cs="Times New Roman"/>
          <w:sz w:val="20"/>
          <w:szCs w:val="20"/>
        </w:rPr>
        <w:t>Makanan cepat saji (</w:t>
      </w:r>
      <w:r w:rsidR="00021902" w:rsidRPr="00021902">
        <w:rPr>
          <w:rFonts w:ascii="Times New Roman" w:hAnsi="Times New Roman" w:cs="Times New Roman"/>
          <w:i/>
          <w:sz w:val="20"/>
          <w:szCs w:val="20"/>
        </w:rPr>
        <w:t>fast food</w:t>
      </w:r>
      <w:r w:rsidR="00021902" w:rsidRPr="00021902">
        <w:rPr>
          <w:rFonts w:ascii="Times New Roman" w:hAnsi="Times New Roman" w:cs="Times New Roman"/>
          <w:sz w:val="20"/>
          <w:szCs w:val="20"/>
        </w:rPr>
        <w:t xml:space="preserve">) ialah makanan yang tersedia dalam waktu cepat dan siap santap seperti fried chicken, hamburger atau pizza. Makanan cepat saji ini mudah diperoleh di pasaran serta memberikan variasi pangan sesuai selera dan daya beli. Namun, kandungan dari </w:t>
      </w:r>
      <w:r w:rsidR="00021902" w:rsidRPr="00021902">
        <w:rPr>
          <w:rFonts w:ascii="Times New Roman" w:hAnsi="Times New Roman" w:cs="Times New Roman"/>
          <w:i/>
          <w:sz w:val="20"/>
          <w:szCs w:val="20"/>
        </w:rPr>
        <w:t>fast food</w:t>
      </w:r>
      <w:r w:rsidR="00021902" w:rsidRPr="00021902">
        <w:rPr>
          <w:rFonts w:ascii="Times New Roman" w:hAnsi="Times New Roman" w:cs="Times New Roman"/>
          <w:sz w:val="20"/>
          <w:szCs w:val="20"/>
        </w:rPr>
        <w:t xml:space="preserve"> kurang menjamin kebutuhan gizi yang akan berdampak buruk pada kesehatan termasuk kesehatan sistem reproduksi. </w:t>
      </w:r>
      <w:r w:rsidR="00021902" w:rsidRPr="0002190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abstract":"Tujuan penelitian ini adalah untuk (1) mengetahui hubungan status gizi dengan kejadian dismenore pada siswi SMP (2) mengetahui hubungan usia menarche dengan kejadian dismenore pada siswi SMP. Jenis penelitian ini adalah penelitian korelasional dengan responden berjumlah 65 orang yang ditentukan dengan teknik simple random sampling. Uji statistik menggunakan korelasi Product Moment pada taraf signifikansi 5%, hasil analisis statistik menunjukan bahwa nilai p = 0,008 dan r = 0,324 untuk hasil hubungan status gizi dengan kejadian dismenore, serta nilai p = 0,005 dan r = 0,341 untuk hasil hubungan usia menarche dengan kejadian dismenore. Simpulan penelitian yaitu terdapat hubungan antara status gizi dan usia menarche dengan kejadian dismenore dengan tingkat korelasi yang rendah. Disarankan untuk peneliti lain diupayakan untuk melakukan penelitian lebih lanjut mengenai dismenore dan untuk remaja putri untuk mengatur pola makan agar dapat mengurangi resiko dan mengetahui faktor penyebab dismenore agar dapat mengurangi peluang mengalami dismenore","author":[{"dropping-particle":"","family":"Savitri","given":"N. P. W","non-dropping-particle":"","parse-names":false,"suffix":""}],"container-title":"Jurnal Pendidikan Biologi Undiksha","id":"ITEM-1","issue":"2","issued":{"date-parts":[["2019"]]},"page":"93-102","title":"Hubungan Status Gizi dan Usia Menarche Dengan Kejadian Disminore Siswi SMP Negeri 2 Sawan","type":"article-journal","volume":"6"},"uris":["http://www.mendeley.com/documents/?uuid=cdaa3a2e-9127-4cb1-bebc-1598e2aaa40c"]}],"mendeley":{"formattedCitation":"(8)","manualFormatting":"8","plainTextFormattedCitation":"(8)","previouslyFormattedCitation":"(8)"},"properties":{"noteIndex":0},"schema":"https://github.com/citation-style-language/schema/raw/master/csl-citation.json"}</w:instrText>
      </w:r>
      <w:r w:rsidR="00021902" w:rsidRPr="0002190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8</w:t>
      </w:r>
      <w:r w:rsidR="00021902" w:rsidRPr="00021902">
        <w:rPr>
          <w:rFonts w:ascii="Times New Roman" w:hAnsi="Times New Roman" w:cs="Times New Roman"/>
          <w:sz w:val="20"/>
          <w:szCs w:val="20"/>
        </w:rPr>
        <w:fldChar w:fldCharType="end"/>
      </w:r>
    </w:p>
    <w:p w14:paraId="1CFE401E" w14:textId="06E422B8" w:rsidR="00021902" w:rsidRPr="00021902" w:rsidRDefault="00C14601" w:rsidP="00021902">
      <w:pPr>
        <w:spacing w:after="0" w:line="360" w:lineRule="auto"/>
        <w:ind w:left="0" w:hanging="2"/>
        <w:jc w:val="both"/>
        <w:rPr>
          <w:rFonts w:ascii="Times New Roman" w:hAnsi="Times New Roman" w:cs="Times New Roman"/>
          <w:sz w:val="20"/>
          <w:szCs w:val="20"/>
        </w:rPr>
      </w:pPr>
      <w:r>
        <w:rPr>
          <w:rFonts w:ascii="Times New Roman" w:hAnsi="Times New Roman" w:cs="Times New Roman"/>
          <w:i/>
          <w:sz w:val="20"/>
          <w:szCs w:val="20"/>
          <w:lang w:val="en-US"/>
        </w:rPr>
        <w:t xml:space="preserve">     </w:t>
      </w:r>
      <w:r w:rsidR="00021902" w:rsidRPr="00021902">
        <w:rPr>
          <w:rFonts w:ascii="Times New Roman" w:hAnsi="Times New Roman" w:cs="Times New Roman"/>
          <w:i/>
          <w:sz w:val="20"/>
          <w:szCs w:val="20"/>
        </w:rPr>
        <w:t>Junk food</w:t>
      </w:r>
      <w:r w:rsidR="00021902" w:rsidRPr="00021902">
        <w:rPr>
          <w:rFonts w:ascii="Times New Roman" w:hAnsi="Times New Roman" w:cs="Times New Roman"/>
          <w:sz w:val="20"/>
          <w:szCs w:val="20"/>
        </w:rPr>
        <w:t xml:space="preserve"> umumnya memberikan sedikit mikronutrien, mengandung banyak lemak dan atau gula serta tinggi energi. Contoh </w:t>
      </w:r>
      <w:r w:rsidR="00021902" w:rsidRPr="00021902">
        <w:rPr>
          <w:rFonts w:ascii="Times New Roman" w:hAnsi="Times New Roman" w:cs="Times New Roman"/>
          <w:i/>
          <w:sz w:val="20"/>
          <w:szCs w:val="20"/>
        </w:rPr>
        <w:t>junk food</w:t>
      </w:r>
      <w:r w:rsidR="00021902" w:rsidRPr="00021902">
        <w:rPr>
          <w:rFonts w:ascii="Times New Roman" w:hAnsi="Times New Roman" w:cs="Times New Roman"/>
          <w:sz w:val="20"/>
          <w:szCs w:val="20"/>
        </w:rPr>
        <w:t xml:space="preserve"> antara lain makanan yang mayoritas dijual di gerai </w:t>
      </w:r>
      <w:r w:rsidR="00021902" w:rsidRPr="00021902">
        <w:rPr>
          <w:rFonts w:ascii="Times New Roman" w:hAnsi="Times New Roman" w:cs="Times New Roman"/>
          <w:i/>
          <w:sz w:val="20"/>
          <w:szCs w:val="20"/>
        </w:rPr>
        <w:t>fast food</w:t>
      </w:r>
      <w:r w:rsidR="00021902" w:rsidRPr="00021902">
        <w:rPr>
          <w:rFonts w:ascii="Times New Roman" w:hAnsi="Times New Roman" w:cs="Times New Roman"/>
          <w:sz w:val="20"/>
          <w:szCs w:val="20"/>
        </w:rPr>
        <w:t xml:space="preserve">, makanan ringan seperti biskuit manis dan gurih serta kembang gula </w:t>
      </w:r>
      <w:r w:rsidR="00021902" w:rsidRPr="0002190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DOI":"10.1186/s12889-017-4207-x","ISSN":"14712458","PMID":"28381213","abstract":"Background: The ubiquitous supply of junk foods in our food environment has been partly blamed for the increased rates in overweight and obesity. However, consumption of these foods has generally been examined individually perhaps obscuring the true extent of their combined consumption and impact on health. An overall measure of children’s junk food consumption may prove useful in the development of child obesity prevention strategies. We describe the development of a children’s Junk Food Intake Measure (JFIM) to summarise temporal change in junk food consumption and examine the association between the JFIM and health-related behaviours. Methods: Cross-sectional population surveillance survey of Australian children age 5-16 years collected in 2010 and 2015. Data were collected by questionnaire with parent’s proxy reporting for children in years K, 2 and 4 and children in years 6, 8 and 10 by self-report. Information on diet, screen-time and physical activity was collected using validated questionnaires. The JFIM comprised consumption of fried potato products, potato crisps/salty snacks, sweet and savoury biscuits/cakes/doughnuts, confectionary and, ice cream/ice blocks. Results: A total of 7565 (missing = 493, 6.1%) and 6944 (missing n = 611, 8.1%) children had complete data on consumption of junk foods, in 2010 and 2015, respectively. The 2015 survey data showed that among students from high socio-economic status neighbourhoods, there were fewer high junk food consumers than low junk food consumers. Children from Middle Eastern cultural backgrounds had higher junk food consumption. High junk food consumers were more likely to consume take-away ≥3/week, eat dinner in front of the television, receive sweet rewards, be allowed to consume snacks anytime, have soft drinks available at home and a TV in their bedroom. There was a lower proportion of high junk food consumers in 2015 compared to 2010. Conclusion: This is the first study to provide and examine a summary measure of overall junk food consumption among Australian children. The results indicate that junk food consumption among Australian children is lower in 2015, compared with 2010. Still, the public health workforce must continue their efforts as levels of junk food consumption remain of concern among Australian children.","author":[{"dropping-particle":"","family":"Boylan","given":"S.","non-dropping-particle":"","parse-names":false,"suffix":""},{"dropping-particle":"","family":"Hardy","given":"L. L.","non-dropping-particle":"","parse-names":false,"suffix":""},{"dropping-particle":"","family":"Drayton","given":"B. A.","non-dropping-particle":"","parse-names":false,"suffix":""},{"dropping-particle":"","family":"Grunseit","given":"A.","non-dropping-particle":"","parse-names":false,"suffix":""},{"dropping-particle":"","family":"Mihrshahi","given":"S.","non-dropping-particle":"","parse-names":false,"suffix":""}],"container-title":"BMC Public Health","id":"ITEM-1","issue":"1","issued":{"date-parts":[["2017"]]},"page":"1-9","publisher":"BMC Public Health","title":"Assessing junk food consumption among Australian children: trends and associated characteristics from a cross-sectional study","type":"article-journal","volume":"17"},"uris":["http://www.mendeley.com/documents/?uuid=73bda0f1-af1c-4e20-9199-8113869ee40d"]}],"mendeley":{"formattedCitation":"(9)","manualFormatting":"9","plainTextFormattedCitation":"(9)","previouslyFormattedCitation":"(9)"},"properties":{"noteIndex":0},"schema":"https://github.com/citation-style-language/schema/raw/master/csl-citation.json"}</w:instrText>
      </w:r>
      <w:r w:rsidR="00021902" w:rsidRPr="0002190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9</w:t>
      </w:r>
      <w:r w:rsidR="00021902" w:rsidRPr="00021902">
        <w:rPr>
          <w:rFonts w:ascii="Times New Roman" w:hAnsi="Times New Roman" w:cs="Times New Roman"/>
          <w:sz w:val="20"/>
          <w:szCs w:val="20"/>
        </w:rPr>
        <w:fldChar w:fldCharType="end"/>
      </w:r>
    </w:p>
    <w:p w14:paraId="60EE8781" w14:textId="00A0D6DB" w:rsidR="00021902" w:rsidRPr="00021902" w:rsidRDefault="00C14601" w:rsidP="00021902">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021902" w:rsidRPr="00021902">
        <w:rPr>
          <w:rFonts w:ascii="Times New Roman" w:hAnsi="Times New Roman" w:cs="Times New Roman"/>
          <w:sz w:val="20"/>
          <w:szCs w:val="20"/>
        </w:rPr>
        <w:t xml:space="preserve">Dalam salah satu studi ini siklus menstruasi yang tidak teratur, gejala dismenore dapat disebabkan oleh konsumsi </w:t>
      </w:r>
      <w:r w:rsidR="00021902" w:rsidRPr="00021902">
        <w:rPr>
          <w:rFonts w:ascii="Times New Roman" w:hAnsi="Times New Roman" w:cs="Times New Roman"/>
          <w:i/>
          <w:sz w:val="20"/>
          <w:szCs w:val="20"/>
        </w:rPr>
        <w:t>junk food</w:t>
      </w:r>
      <w:r w:rsidR="00021902" w:rsidRPr="00021902">
        <w:rPr>
          <w:rFonts w:ascii="Times New Roman" w:hAnsi="Times New Roman" w:cs="Times New Roman"/>
          <w:sz w:val="20"/>
          <w:szCs w:val="20"/>
        </w:rPr>
        <w:t xml:space="preserve"> karena jenis makanan ini kekurangan mikronutrien </w:t>
      </w:r>
      <w:r w:rsidR="00021902" w:rsidRPr="0002190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DOI":"10.12669/pjms.38.8.6177","ISSN":"1682024X","abstract":"Objectives: The study was aimed at evaluating the association between junk food consumption and BMI of adolescent girls along with the menstrual abnormalities and to compare it with controls. Methods: A cross-sectional study was conducted among 200 girls between 13 – 19 years of age at Bahria International Hospital, Lahore based on self-administered questionnaire from July 2021 to September 2021. The total subjects were divided in two groups Viz; Group-A which comprised of 100 girls with menstrual abnormalities and Group-B included 100 girls without menstrual problem (control group). The data recorded on the questionnaire about the demographic profile, anthropometric measurements, menstrual cycle characteristics, and dietary habits was subjected to statistical analysis using SPSS version 20 and ChiSquare was used to test quantitative significance between the two groups. Results: The mean age of participants was 17.02±1.76 years. It was observed that 40% girls had irregular menstrual cycle, 56% girls were suffering from dysmenorrhea and almost all girls of Group-I were suffering from premenstrual dysfunctions. The current study found a non-significant difference between two groups with regard to body mass index (P≥0.05). Significant difference was observed between two groups (P ≤ 0.05) as junk food consumption was high in Group-A as compared to Group-B. However, no significant difference was found between Group-A and B in relation to the consumption of salty snacks and frozen meat items (P≥0.05). Conclusion: The results suggested that junk food consumption affects menstrual cycle negatively however more studies are needed to confirm the association of BMI, consumption of salty snacks and frozen meat items with menstrual abnormalities.","author":[{"dropping-particle":"","family":"Latif","given":"Samreen","non-dropping-particle":"","parse-names":false,"suffix":""},{"dropping-particle":"","family":"Naz","given":"Saima","non-dropping-particle":"","parse-names":false,"suffix":""},{"dropping-particle":"","family":"Ashraf","given":"Shazia","non-dropping-particle":"","parse-names":false,"suffix":""},{"dropping-particle":"","family":"Jafri","given":"Saghir Ahmed","non-dropping-particle":"","parse-names":false,"suffix":""}],"container-title":"Pakistan Journal of Medical Sciences","id":"ITEM-1","issue":"8","issued":{"date-parts":[["2022"]]},"page":"2307-2312","title":"Junk food consumption in relation to menstrual abnormalities among adolescent girls: A comparative cross sectional study","type":"article-journal","volume":"38"},"uris":["http://www.mendeley.com/documents/?uuid=a19140a5-aa1b-4924-a673-510636ce4650"]}],"mendeley":{"formattedCitation":"(10)","manualFormatting":"10","plainTextFormattedCitation":"(10)","previouslyFormattedCitation":"(10)"},"properties":{"noteIndex":0},"schema":"https://github.com/citation-style-language/schema/raw/master/csl-citation.json"}</w:instrText>
      </w:r>
      <w:r w:rsidR="00021902" w:rsidRPr="0002190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10</w:t>
      </w:r>
      <w:r w:rsidR="00021902" w:rsidRPr="00021902">
        <w:rPr>
          <w:rFonts w:ascii="Times New Roman" w:hAnsi="Times New Roman" w:cs="Times New Roman"/>
          <w:sz w:val="20"/>
          <w:szCs w:val="20"/>
        </w:rPr>
        <w:fldChar w:fldCharType="end"/>
      </w:r>
      <w:r w:rsidR="00021902" w:rsidRPr="00021902">
        <w:rPr>
          <w:rFonts w:ascii="Times New Roman" w:hAnsi="Times New Roman" w:cs="Times New Roman"/>
          <w:sz w:val="20"/>
          <w:szCs w:val="20"/>
        </w:rPr>
        <w:t xml:space="preserve">. </w:t>
      </w:r>
    </w:p>
    <w:p w14:paraId="39D13A14" w14:textId="67299779" w:rsidR="00021902" w:rsidRPr="00021902" w:rsidRDefault="00C14601" w:rsidP="00021902">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021902" w:rsidRPr="00021902">
        <w:rPr>
          <w:rFonts w:ascii="Times New Roman" w:hAnsi="Times New Roman" w:cs="Times New Roman"/>
          <w:sz w:val="20"/>
          <w:szCs w:val="20"/>
        </w:rPr>
        <w:t xml:space="preserve">Gejala umum yang dialami yatu kelebihan berat badan, sering mengonsumsi </w:t>
      </w:r>
      <w:r w:rsidR="00021902" w:rsidRPr="00021902">
        <w:rPr>
          <w:rFonts w:ascii="Times New Roman" w:hAnsi="Times New Roman" w:cs="Times New Roman"/>
          <w:i/>
          <w:sz w:val="20"/>
          <w:szCs w:val="20"/>
        </w:rPr>
        <w:t>junk food</w:t>
      </w:r>
      <w:r w:rsidR="00021902" w:rsidRPr="00021902">
        <w:rPr>
          <w:rFonts w:ascii="Times New Roman" w:hAnsi="Times New Roman" w:cs="Times New Roman"/>
          <w:sz w:val="20"/>
          <w:szCs w:val="20"/>
        </w:rPr>
        <w:t xml:space="preserve">, porsi makan sedikit (diet) untuk menurunkan berat badan dan mereka yang tidak melakukan aktivitas fisik secara teratur. Meskipun tidak signifikan secara statistik, dismenore lebih sering dialami oleh anak perempuan dalam kelompok kurus dan kelebihan berat badan. Dismenore secara signifikan lebih sering terjadi pada anak perempuan yang sedang diet untuk menurunkan berat badan. </w:t>
      </w:r>
      <w:r w:rsidR="00021902" w:rsidRPr="00021902">
        <w:rPr>
          <w:rFonts w:ascii="Times New Roman" w:hAnsi="Times New Roman" w:cs="Times New Roman"/>
          <w:sz w:val="20"/>
          <w:szCs w:val="20"/>
        </w:rPr>
        <w:fldChar w:fldCharType="begin" w:fldLock="1"/>
      </w:r>
      <w:r w:rsidR="00FA5A21">
        <w:rPr>
          <w:rFonts w:ascii="Times New Roman" w:hAnsi="Times New Roman" w:cs="Times New Roman"/>
          <w:sz w:val="20"/>
          <w:szCs w:val="20"/>
        </w:rPr>
        <w:instrText>ADDIN CSL_CITATION {"citationItems":[{"id":"ITEM-1","itemData":{"DOI":"10.7860/JCDR/2013/6464.3603","ISSN":"2249782X","abstract":"Context: Adolescence is the transitional phase of physical and mental development between childhood and adulthood and is characterized by immense hormonal changes.75% of girls experience some problems associated with menstruation. Aim: We tried to find out the prevalence of menstrual abnormalities in school going girls in Pondicherry and their association with dietary and exercise habits. Setting and Design: A cross-sectional questionnaire based study was conducted in adolescent girls who attained menarche in four secondary schools of Pondicherry, India. Material and Methods: All students who attained menarche and willing to participate in the study were invited to answer the questionnaire, which dealt with anthropometric data, socioeconomic data, menstrual history, and diet and exercise pattern. Statistical Analysis: Chi-square test and Fisher's exact test was used to compare the dietary and exercise patterns among students having menstrual abnormalities and those who do not have menstrual abnormalities. Results: A total of 853 students participated in the study. Dysmenorrhea and premenstrual symptoms were the most frequent problems encountered. Premenstrual symptoms were significantly more common among girls who were overweight, in girls who were eating junk food regularly, in girls who were eating less food (dieting) in order to lose weight and in those who were not doing regular physical activity. Dysmenorrhea was significantly more common in the girls who were dieting to lose weight. Passage of clots was also significantly high in the girls who were dieting. Conclusion: Lifestyle modifications like regular physical activity, decreasing the intake of junk food and promoting healthy eating habits should be emphasised in school health education programs to improve their menstrual health.","author":[{"dropping-particle":"","family":"Rupa Vani","given":"K.","non-dropping-particle":"","parse-names":false,"suffix":""},{"dropping-particle":"","family":"Veena","given":"K. S.","non-dropping-particle":"","parse-names":false,"suffix":""},{"dropping-particle":"","family":"Subitha","given":"L.","non-dropping-particle":"","parse-names":false,"suffix":""},{"dropping-particle":"","family":"Hemanth Kumar","given":"V. R.","non-dropping-particle":"","parse-names":false,"suffix":""},{"dropping-particle":"","family":"Bupathy","given":"A.","non-dropping-particle":"","parse-names":false,"suffix":""}],"container-title":"Journal of Clinical and Diagnostic Research","id":"ITEM-1","issue":"11","issued":{"date-parts":[["2013"]]},"page":"2537-2540","title":"Menstrual abnormalities in school going girls - Are they related to dietary and exercise pattern?","type":"article-journal","volume":"7"},"uris":["http://www.mendeley.com/documents/?uuid=08078f4a-6c5a-4377-9760-c9573c03d15c"]}],"mendeley":{"formattedCitation":"(11)","plainTextFormattedCitation":"(11)","previouslyFormattedCitation":"(11)"},"properties":{"noteIndex":0},"schema":"https://github.com/citation-style-language/schema/raw/master/csl-citation.json"}</w:instrText>
      </w:r>
      <w:r w:rsidR="00021902" w:rsidRPr="0002190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11)</w:t>
      </w:r>
      <w:r w:rsidR="00021902" w:rsidRPr="00021902">
        <w:rPr>
          <w:rFonts w:ascii="Times New Roman" w:hAnsi="Times New Roman" w:cs="Times New Roman"/>
          <w:sz w:val="20"/>
          <w:szCs w:val="20"/>
        </w:rPr>
        <w:fldChar w:fldCharType="end"/>
      </w:r>
    </w:p>
    <w:p w14:paraId="2AADDF6B" w14:textId="51166F3F" w:rsidR="00021902" w:rsidRPr="00021902" w:rsidRDefault="00C14601" w:rsidP="00021902">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021902" w:rsidRPr="00021902">
        <w:rPr>
          <w:rFonts w:ascii="Times New Roman" w:hAnsi="Times New Roman" w:cs="Times New Roman"/>
          <w:sz w:val="20"/>
          <w:szCs w:val="20"/>
        </w:rPr>
        <w:t>Dismenorea merupakan kondisi seorang perempuan mengalami nyeri saat menstruasi, terbagi menjadi 2 jenis yaitu dismenorea primer dan dismenorea sekunder. Dismenorea primer dikenal dengan sebutan PMS (</w:t>
      </w:r>
      <w:r w:rsidR="00021902" w:rsidRPr="00021902">
        <w:rPr>
          <w:rFonts w:ascii="Times New Roman" w:hAnsi="Times New Roman" w:cs="Times New Roman"/>
          <w:i/>
          <w:sz w:val="20"/>
          <w:szCs w:val="20"/>
        </w:rPr>
        <w:t>primary dysmenorrhea</w:t>
      </w:r>
      <w:r w:rsidR="00021902" w:rsidRPr="00021902">
        <w:rPr>
          <w:rFonts w:ascii="Times New Roman" w:hAnsi="Times New Roman" w:cs="Times New Roman"/>
          <w:sz w:val="20"/>
          <w:szCs w:val="20"/>
        </w:rPr>
        <w:t xml:space="preserve">) dan tidak memiliki patologi khusus, dialami perempuan remaja pada 6 bulan sampai 2 tahun periode menstruasi. Sedangkan, dismenorea sekunder memiliki penyebab patofisiologi khusus misalnya dengan adanya fibromyomas dan endometriosis </w:t>
      </w:r>
      <w:r w:rsidR="00021902" w:rsidRPr="0002190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DOI":"10.20961/agrihealth.v2i2.54327","ISSN":"2722-0656","abstract":"&lt;p&gt;&lt;em&gt;&lt;span lang=\"EN-US\"&gt;Primary dysmenorrhea is menstrual pain since menarche, there are no abnormalities in the uterus. Family history is a risk factor for primary dysmenorrhea. Physical activity and a good diet of women have the possibility to prevent it happening. This study aims to analyze the relationship between family history, physical activity and diet with the incidence of primary dysmenorrhea in women. This research is an analytic observational study with a cross-sectional approach. Sampling was done by the accidental non-probability sampling method. Data collection was taken based on respondents' answers to online questionnaires. The measuring tool used is the google form. 58.0% of respondents had a family history of primary dysmenorrhea, 91.6% of respondents did not have sufficient physical activity and 95.5% did not have a good diet. The results of the Chi-square test showed that family history had a significant relationship with the incidence of primary dysmenorrhea with a p-value of 0.000 &amp;lt; 0.05. Physical activity and diet did not have a relationship with the incidence of primary dysmenorrhea (p-value 0.285 and p-value 0.419). Generally, respondents in this study have a poor diet and physical activity, so this affects the results of the analysis. To get a more adequate answer, it is necessary to conduct research with a good diet and physical activity intervention design for dysmenorrhea respondents.&lt;/span&gt;&lt;/em&gt;&lt;/p&gt;","author":[{"dropping-particle":"","family":"Septiyani","given":"Tasya","non-dropping-particle":"","parse-names":false,"suffix":""},{"dropping-particle":"","family":"Simamora","given":"Sarmalina","non-dropping-particle":"","parse-names":false,"suffix":""}],"container-title":"AgriHealth: Journal of Agri-food, Nutrition and Public Health","id":"ITEM-1","issue":"2","issued":{"date-parts":[["2022"]]},"page":"88","title":"Riwayat Keluarga, Aktivitas Fisik dan Pola Makan terhadap Kejadian Dismenorea Primer pada Wanita","type":"article-journal","volume":"2"},"uris":["http://www.mendeley.com/documents/?uuid=5f63263c-3c2c-460e-a790-9f80eee8cb95"]}],"mendeley":{"formattedCitation":"(12)","manualFormatting":"12","plainTextFormattedCitation":"(12)","previouslyFormattedCitation":"(12)"},"properties":{"noteIndex":0},"schema":"https://github.com/citation-style-language/schema/raw/master/csl-citation.json"}</w:instrText>
      </w:r>
      <w:r w:rsidR="00021902" w:rsidRPr="0002190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12</w:t>
      </w:r>
      <w:r w:rsidR="00021902" w:rsidRPr="00021902">
        <w:rPr>
          <w:rFonts w:ascii="Times New Roman" w:hAnsi="Times New Roman" w:cs="Times New Roman"/>
          <w:sz w:val="20"/>
          <w:szCs w:val="20"/>
        </w:rPr>
        <w:fldChar w:fldCharType="end"/>
      </w:r>
      <w:r w:rsidR="00021902" w:rsidRPr="00021902">
        <w:rPr>
          <w:rFonts w:ascii="Times New Roman" w:hAnsi="Times New Roman" w:cs="Times New Roman"/>
          <w:sz w:val="20"/>
          <w:szCs w:val="20"/>
        </w:rPr>
        <w:t xml:space="preserve">. Istilah dismenore (dysmenorrhea) berasal dari bahasa “Greek” yaitu dys (gangguan atau nyeri hebat atau abnormalitas), meno (bulan) dan rrhea yang artinya flow atau aliran. Jadi dismenore adalah nyeri didaerah sekitar panggul akibat menstruasi dan produksi zat prostaglandin. </w:t>
      </w:r>
      <w:r w:rsidR="00021902" w:rsidRPr="0002190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DOI":"10.21608/pshj.2022.250026","abstract":"Beberapa fakta menyebutkan bahwa pola makan yang sehat dapat meminimalisir terjadinya Dismenorhea sedangkan memiliki pola makan yang tidak sehat akan memicu terjadinya Dismenorhea. Oleh sebab itu untuk mengetahui lebih jelas tentang hubungan pola makan terhadap terjadinya Dismenorhea, maka dilakukanlah penelitian mengenai hubungan pola makan dengan Dismenorhea pada remaja putri di Desa Tanjungsari. Tujuan dari penelitian ini menunjukkan pola makan dengan dismenorhea pada remaja putri di Desa Tanjungsari. Jenis penelitian analitik observasional, pendekatan yang digunakan cross sectional. Sampel yang diperoleh 18 orang, tehnik sampling yang digunakan adalah total sampling. Penelitian dilakukan di Desa Tanjungsari, Kecamatan Tirtomoyo, Kabupaten Wonogiri pada bulan Mei sampai dengan Juli tahun 2022. Analisis data yang digunakan Analisis Univariat dan Analisis Bivariat yang terdiri dari Uji Bivariat, Uji Reliabilitas dan Uji Chi Square. Hasil yang didapatkan dari penelitian bahwa usia remaja putri yang rentan menderita dismenorhea sekitar 16 tahun sampai denagn 19 tahun sebesar 55,6%. Derajad dismenorhea yang diderita oleh 13 remaja dari 18 responden atau 72,2% dari remaja putri Tanjungsari adalah tingkat berat. Nyeri yang diderita ditingkat dimana nyeri dibagian bawah perut yang sangat dan mengakibatkan kurangnya nafsu makan, dan dapat berakibat pingsan. Hal ini sejalan dengan hasil analisa hubungan antara pola makan dengan gejala dismenorhea. Nilai yang didapatkan p-value sebesar 0,003 &lt; 0,05 yang berarti bahwa terdapat hubungan antara pola makan dengan kejadian dismenorhea. Sesuai dengan hasil penelitian di atas, maka dapat disimpulkan derajad dismenorhea yang menunjukkan bahwa nyeri yang diderita sudah mencapai tingkat yang berat, maka hasil tersebut sejalan dengan hasil analisa hubungan antara pola makan dengan gejala tersebut. Dalam artian bahwa benar-benar terdapat hubungan antara pola makan dengan kejadian dismenorhea.","author":[{"dropping-particle":"","family":"Suciati, E. Hapsari","given":"Wijayanti","non-dropping-particle":"","parse-names":false,"suffix":""}],"id":"ITEM-1","issue":"1","issued":{"date-parts":[["2022"]]},"page":"1-52","title":"HUBUNGAN POLA MAKAN DENGAN DISMENORHEA PADA REMAJA PUTRI DI DESA TANJUNGSARI","type":"article-journal","volume":"10"},"uris":["http://www.mendeley.com/documents/?uuid=1882a7e5-8dfc-4c0f-8a95-c66a372b36d3"]}],"mendeley":{"formattedCitation":"(7)","manualFormatting":"7","plainTextFormattedCitation":"(7)","previouslyFormattedCitation":"(7)"},"properties":{"noteIndex":0},"schema":"https://github.com/citation-style-language/schema/raw/master/csl-citation.json"}</w:instrText>
      </w:r>
      <w:r w:rsidR="00021902" w:rsidRPr="0002190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7</w:t>
      </w:r>
      <w:r w:rsidR="00021902" w:rsidRPr="00021902">
        <w:rPr>
          <w:rFonts w:ascii="Times New Roman" w:hAnsi="Times New Roman" w:cs="Times New Roman"/>
          <w:sz w:val="20"/>
          <w:szCs w:val="20"/>
        </w:rPr>
        <w:fldChar w:fldCharType="end"/>
      </w:r>
    </w:p>
    <w:p w14:paraId="6B60D0A7" w14:textId="45BF32D5" w:rsidR="00021902" w:rsidRPr="00021902" w:rsidRDefault="00C14601" w:rsidP="00021902">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021902" w:rsidRPr="00021902">
        <w:rPr>
          <w:rFonts w:ascii="Times New Roman" w:hAnsi="Times New Roman" w:cs="Times New Roman"/>
          <w:sz w:val="20"/>
          <w:szCs w:val="20"/>
        </w:rPr>
        <w:t xml:space="preserve">Dismenore berdampak negatif pada rutinitas sehari-hari wanita, pekerjaan atau pendidikan, tidur, kehidupan sosial, dan kesehatan mental </w:t>
      </w:r>
      <w:r w:rsidR="00021902" w:rsidRPr="0002190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DOI":"10.3390/ijerph19031439","ISSN":"16604601","PMID":"35162469","abstract":"The physiology of reproduction is affected by psychological distress through neuroendocrine pathways. Historically, COVID-19 is one of the most stressful events with devastating consequences. This research aims to investigate the relationship between dysmenorrhea, PMS, and reproductive tract health on one hand, and COVID-19-related anxiety, depression, and stress on the other among medical students in Jordan. Medical students were invited through teaching platforms and social media to complete an online survey. SPSS software was used to analyze data. A total of 385 medical students participated in this research. Hence, 49.9% of the study population reported severe dysmenorrhea during COVID-19 compared to 36.9% before COVID-19 (p = 0.000). Dysmenorrhea was significantly associated with disruptions of sport and daily activities during COVID-19 (p = 0.015 and p = 0.002, respectively). The prevalence of PMS components, e.g., mastalgia, fatigue, headache, palpitation, and emotional and sleep disturbances, was raised during COVID-19 compared with before (p &lt; 0.05). Symptoms of genitourinary tract infections, such as lower abdominal pain, vaginal discharge, genitalia rash/ulcers and itching, and urgency, were significantly increased after COVID-19 (p &lt; 0.05). Positive Pearson correlations between COVID-19-associated mental health disorders and dysmenorrhea severity, PMS, and genital tract health abnormalities were observed (p &lt; 0.05). The multiple linear regression model revealed that dysmenorrhea severity, PMS symptoms like palpitation, and genitourinary symptoms like lower abdominal pain and urgency were associated with worsening of depression, while dysuria was associated with a protective effect against depression. Moreover, it was observed that dysmenorrhea severity, PMS symptoms, such as headache and palpitation, and urinary urgency were associated with aggravation of anxiety. However, food craving and dysuria were protective against anxiety. Finally, dysmenorrhea severity, PMS symptoms of headache and palpitation, lower abdominal pain, and urgency were related to worsening of stress, whereas the premenstrual symptom of breast pain was a protective factor against stress. This work showed that COVID-19 pandemic-related psychological distress and menstrual, premenstrual, and genitourinary symptoms are closely related. Further future work is required to evaluate the long lasting-effects of the pandemic on mental health and the physiology of reproduction.","author":[{"dropping-particle":"","family":"Aolymat","given":"Iman","non-dropping-particle":"","parse-names":false,"suffix":""},{"dropping-particle":"","family":"Khasawneh","given":"Ashraf I.","non-dropping-particle":"","parse-names":false,"suffix":""},{"dropping-particle":"","family":"Al-Tamimi","given":"Mohammad","non-dropping-particle":"","parse-names":false,"suffix":""}],"container-title":"International Journal of Environmental Research and Public Health","id":"ITEM-1","issue":"3","issued":{"date-parts":[["2022"]]},"title":"COVID-19-Associated Mental Health Impact on Menstrual Function Aspects: Dysmenorrhea &amp; Premenstrual Syndrome, and Genitourinary Tract Health: A Cross Sectional Study among Jordanian Medical Students","type":"article-journal","volume":"19"},"uris":["http://www.mendeley.com/documents/?uuid=660f3542-046e-43f9-b550-0a4d15acc002"]}],"mendeley":{"formattedCitation":"(13)","manualFormatting":"13","plainTextFormattedCitation":"(13)","previouslyFormattedCitation":"(13)"},"properties":{"noteIndex":0},"schema":"https://github.com/citation-style-language/schema/raw/master/csl-citation.json"}</w:instrText>
      </w:r>
      <w:r w:rsidR="00021902" w:rsidRPr="0002190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13</w:t>
      </w:r>
      <w:r w:rsidR="00021902" w:rsidRPr="00021902">
        <w:rPr>
          <w:rFonts w:ascii="Times New Roman" w:hAnsi="Times New Roman" w:cs="Times New Roman"/>
          <w:sz w:val="20"/>
          <w:szCs w:val="20"/>
        </w:rPr>
        <w:fldChar w:fldCharType="end"/>
      </w:r>
      <w:r w:rsidR="00021902" w:rsidRPr="00021902">
        <w:rPr>
          <w:rFonts w:ascii="Times New Roman" w:hAnsi="Times New Roman" w:cs="Times New Roman"/>
          <w:sz w:val="20"/>
          <w:szCs w:val="20"/>
        </w:rPr>
        <w:t xml:space="preserve"> Kejadian dismenorea pada perempuan di seluruh dunia rata-rata lebih dari 50%. Persentase terjadinya dismenore di dunia sangat tinggi. Turki memiliki angka kejadian dismenorea sebesar 89,5%. Menurut WHO angka kejadian dismenorea di dunia sangat tinggi, didapatkan (90%) wanita dari total 1.769.425 jiwa mengalami kejadian dismenorea dengan diantaranya 10 -15% mengalami dismenorea berat. Angka prevalensi dismenore di Malaysia pada remaja mencapai 62,3%. </w:t>
      </w:r>
      <w:r w:rsidR="00021902" w:rsidRPr="0002190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author":[{"dropping-particle":"","family":"Sari","given":"Dewi Nawang","non-dropping-particle":"","parse-names":false,"suffix":""},{"dropping-particle":"","family":"Azijah","given":"Izattul","non-dropping-particle":"","parse-names":false,"suffix":""},{"dropping-particle":"","family":"Herlina","given":"Lina","non-dropping-particle":"","parse-names":false,"suffix":""}],"id":"ITEM-1","issue":"1","issued":{"date-parts":[["2023"]]},"page":"71-78","title":"Hubungan Indeks Masa Tubuh ( IMT ) dan Pola Makan Dengan Kejadian Dismenorea Pada Remaja Putri di SMK PGRI 16 Jakarta","type":"article-journal","volume":"13"},"uris":["http://www.mendeley.com/documents/?uuid=2c4ee77b-555e-4d58-a872-0187bc80a5be"]}],"mendeley":{"formattedCitation":"(3)","manualFormatting":"3","plainTextFormattedCitation":"(3)","previouslyFormattedCitation":"(3)"},"properties":{"noteIndex":0},"schema":"https://github.com/citation-style-language/schema/raw/master/csl-citation.json"}</w:instrText>
      </w:r>
      <w:r w:rsidR="00021902" w:rsidRPr="0002190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3</w:t>
      </w:r>
      <w:r w:rsidR="00021902" w:rsidRPr="00021902">
        <w:rPr>
          <w:rFonts w:ascii="Times New Roman" w:hAnsi="Times New Roman" w:cs="Times New Roman"/>
          <w:sz w:val="20"/>
          <w:szCs w:val="20"/>
        </w:rPr>
        <w:fldChar w:fldCharType="end"/>
      </w:r>
      <w:r w:rsidR="00021902" w:rsidRPr="00021902">
        <w:rPr>
          <w:rFonts w:ascii="Times New Roman" w:hAnsi="Times New Roman" w:cs="Times New Roman"/>
          <w:sz w:val="20"/>
          <w:szCs w:val="20"/>
        </w:rPr>
        <w:t>.</w:t>
      </w:r>
    </w:p>
    <w:p w14:paraId="7C318D20" w14:textId="5056899C" w:rsidR="00021902" w:rsidRPr="00021902" w:rsidRDefault="00C14601" w:rsidP="00021902">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021902" w:rsidRPr="00021902">
        <w:rPr>
          <w:rFonts w:ascii="Times New Roman" w:hAnsi="Times New Roman" w:cs="Times New Roman"/>
          <w:sz w:val="20"/>
          <w:szCs w:val="20"/>
        </w:rPr>
        <w:t xml:space="preserve">Dismenore dibagi menjadi 3 tingkatan yaitu ringan, sedang dan berat. Untuk mengetahui tingkatan derajat nyeri saat menstruasi dapat diukur menggunakan salah satu penilaian seperti skala </w:t>
      </w:r>
      <w:r w:rsidR="00021902" w:rsidRPr="00021902">
        <w:rPr>
          <w:rFonts w:ascii="Times New Roman" w:hAnsi="Times New Roman" w:cs="Times New Roman"/>
          <w:i/>
          <w:sz w:val="20"/>
          <w:szCs w:val="20"/>
        </w:rPr>
        <w:t>Numeric Rating Scale</w:t>
      </w:r>
      <w:r w:rsidR="00021902" w:rsidRPr="00021902">
        <w:rPr>
          <w:rFonts w:ascii="Times New Roman" w:hAnsi="Times New Roman" w:cs="Times New Roman"/>
          <w:sz w:val="20"/>
          <w:szCs w:val="20"/>
        </w:rPr>
        <w:t xml:space="preserve"> (NRS) klien dapat menilai nyeri dengan menggunakan skala 0-10 </w:t>
      </w:r>
      <w:r w:rsidR="00021902" w:rsidRPr="0002190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ISSN":"2338-7246","abstract":"Dismenore merupakan suatu fenomena simptomatik pada saat menstruasi meliputi nyeri perut, kram dan sakit punggung bawah. Dismenore dibagi menjadi 3 derajat yaitu ringan, sedang dan berat. Ada beberapa faktor yang akan diteliti yaitu faktor nutrisi, pola menstruasi, riwayat keluarga dan kejadian dismenore. Dampak yang terjadi pada siswi remaja bila masalah dismenore primer ini tidak ditangani adalah aktifitas menurun, kesulitan berkonsentrasi pada pelajaran dan pekerjaan. Tujuan dilakukannya penelitian ini adalah untuk mengidentifikasi faktor-faktor yang berhubungan dengan kejadian dismenore primer di SMA Pemuda Banjaran. Teknik pengumpulan data pada penelitian ini penulis menggunakan desain korelasi dengan pendekatan Cross Sectional. Jumlah populasi responden sebanyak 117 siswi remaja . Teknik sampling yang digunakan yaitu teknik Total Sampling dengan jumlah responden 117 siswi remaja. Analisa univariat pada penelitian ini akan dipresentasekan dengan menggunakan rumus prasentase kemudian dibuat menjadi distribusi frekuensi. Analisa bivariat untuk mengetahui faktor yang berhubungan peneliti menggunakan Chi-Square untuk mengetahui status nutrisi, pola menstruasi dan riwayat keluarga berhubungan atau tidaknya, sedangkan peneliti menggunakan Spearmant Rank untuk mengatahui hubungan pola menstruasi dengan kejadian&amp;nbsp; dismenore primer. Hasil penelitian menyatakan bahwa terdapat hubungan antara status nutirisi dengan kejadian dismenore primer dengan nilai p-value 0,01, tidak terdapat hubungan antara pola menstruasi dengan kejadian dismenore primer dengan nilain p-value 0,810 dan nilai korelasi 0,24, terdapat hubungan antara riwayat keluarga dengan kejadian dismenore primer dengan nilai p-value 0,03 dan terdapat hubungan antara riwayat kebiasaan olahraga dengan kejadian dismenore primer dengan nilai p-value 0,03. Sehingga disimpulkan bahwa faktor yang berhubungan dengan kejadian dismenore primer antara lain status nutrisi, riwayat keluarga dan kebiasaan olahrga. Sedangkan yang tidak berhubungan dengan kejadian dismenore primer yaitu pola menstruasi.&amp;nbsp; Disarankan kepada siswi SMA Pemuda Banjaran yang mengalami dismenore primer dengan status gizi underwight agar merubah pola makan dengan teratur dengan asupan nutrisi yang seimbang dan olahraga teratur.","author":[{"dropping-particle":"","family":"Hayati","given":"Sri","non-dropping-particle":"","parse-names":false,"suffix":""},{"dropping-particle":"","family":"Agustin","given":"Selpy","non-dropping-particle":"","parse-names":false,"suffix":""},{"dropping-particle":"","family":"Maidartati","given":"","non-dropping-particle":"","parse-names":false,"suffix":""}],"container-title":"Jurnal Keperawatan BSI","id":"ITEM-1","issue":"1","issued":{"date-parts":[["2020"]]},"page":"132-142","title":"Faktor-Faktor Yang Berhubungan Dengan Dismenore Pada Remaja Di SMA Pemuda Banjaran Bandung","type":"article-journal","volume":"VIII"},"uris":["http://www.mendeley.com/documents/?uuid=bbc060fe-ba62-47ae-83a1-513e984ea35d"]}],"mendeley":{"formattedCitation":"(2)","manualFormatting":"2","plainTextFormattedCitation":"(2)","previouslyFormattedCitation":"(2)"},"properties":{"noteIndex":0},"schema":"https://github.com/citation-style-language/schema/raw/master/csl-citation.json"}</w:instrText>
      </w:r>
      <w:r w:rsidR="00021902" w:rsidRPr="0002190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2</w:t>
      </w:r>
      <w:r w:rsidR="00021902" w:rsidRPr="00021902">
        <w:rPr>
          <w:rFonts w:ascii="Times New Roman" w:hAnsi="Times New Roman" w:cs="Times New Roman"/>
          <w:sz w:val="20"/>
          <w:szCs w:val="20"/>
        </w:rPr>
        <w:fldChar w:fldCharType="end"/>
      </w:r>
      <w:r w:rsidR="00021902" w:rsidRPr="00021902">
        <w:rPr>
          <w:rFonts w:ascii="Times New Roman" w:hAnsi="Times New Roman" w:cs="Times New Roman"/>
          <w:sz w:val="20"/>
          <w:szCs w:val="20"/>
        </w:rPr>
        <w:t xml:space="preserve">. Nyeri saat menstruasi dikategorikan sebagai nyeri berat (8-10 pada skala 0-10 poin), sedang (4-7), atau nyeri ringan atau tidak nyeri (0-3) </w:t>
      </w:r>
      <w:r w:rsidR="00021902" w:rsidRPr="0002190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DOI":"10.4274/jcrpe.2026","ISSN":"13085735","PMID":"26758209","abstract":"Objective: Clinicians should show an awareness on the menstrual characteristics of adolescent girls which may differ from adults in some aspects. To define menstrual cycle features among high school girls residing in a city center in southeastern Turkey. Methods: A cross-sectional survey was conducted on 1256 girls attending a high school located in the city center of Elazığ, Turkey. Data from 879 girls (median age, 16.2 years; range, 13.6-19.2 years) who agreed to participate in the study and had started to menstruate were evaluated. Results: Mean age at menarche was 12.7±1.3 years (range, 8.2-17.3 years). The mean cycle duration was 28.7±4.4 days, and the mean menstrual flow lasted 5.9±1.3 days. Severe, moderate, and mild dysmenorrhea was reported in 29%, 43%, and 28% of the girls, respectively, and 52% used analgesics for dysmenorrhea. A total of 34% of the girls defined their menstrual cycle as irregular, and 32% reported school absenteeism due to menstruation-associated complaints (pain and/or heavy bleeding). Menstrual bleeding affected attendance to classes and other school activities, daily work, social, family, and friend relationships, as well as sports/exercise activities in 43%, 49%, 58%, 48%, 44%, and 60% of the participants, respectively. In total, 30% of the responders had a problem with menstruation, and 12% and 17% of these stated that they consulted a primary care physician or specialist, respectively. Conclusion: Dysmenorrhea was found to be common in adolescent Turkish girls and to affect daily life in approximately half of the girls.","author":[{"dropping-particle":"","family":"Esen","given":"İhsan","non-dropping-particle":"","parse-names":false,"suffix":""},{"dropping-particle":"","family":"Oğuz","given":"Baran","non-dropping-particle":"","parse-names":false,"suffix":""},{"dropping-particle":"","family":"Serin","given":"Hepsen Mine","non-dropping-particle":"","parse-names":false,"suffix":""}],"container-title":"JCRPE Journal of Clinical Research in Pediatric Endocrinology","id":"ITEM-1","issue":"2","issued":{"date-parts":[["2016"]]},"page":"192-196","title":"Menstrual characteristics of pubertal girls: A questionnaire-based study in Turkey","type":"article-journal","volume":"8"},"uris":["http://www.mendeley.com/documents/?uuid=95dc4705-177f-4f2f-ab3b-4ecb366469d1"]}],"mendeley":{"formattedCitation":"(14)","manualFormatting":"14","plainTextFormattedCitation":"(14)","previouslyFormattedCitation":"(14)"},"properties":{"noteIndex":0},"schema":"https://github.com/citation-style-language/schema/raw/master/csl-citation.json"}</w:instrText>
      </w:r>
      <w:r w:rsidR="00021902" w:rsidRPr="0002190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14</w:t>
      </w:r>
      <w:r w:rsidR="00021902" w:rsidRPr="00021902">
        <w:rPr>
          <w:rFonts w:ascii="Times New Roman" w:hAnsi="Times New Roman" w:cs="Times New Roman"/>
          <w:sz w:val="20"/>
          <w:szCs w:val="20"/>
        </w:rPr>
        <w:fldChar w:fldCharType="end"/>
      </w:r>
      <w:r w:rsidR="00021902" w:rsidRPr="00021902">
        <w:rPr>
          <w:rFonts w:ascii="Times New Roman" w:hAnsi="Times New Roman" w:cs="Times New Roman"/>
          <w:sz w:val="20"/>
          <w:szCs w:val="20"/>
        </w:rPr>
        <w:t xml:space="preserve">. Di jepang, kejadian ini merupakan faktor ketidakhadiran siswa di sekolah </w:t>
      </w:r>
      <w:r w:rsidR="00021902" w:rsidRPr="0002190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DOI":"10.1186/s13030-016-0067-3","ISSN":"1751-0759","abstract":"Abstract Background: Premenstrual disorders such as premenstrual syndrome (PMS) and premenstrual dysphoric disorder (PMDD) interfere with the daily lives of adolescents. The causes of PMS and PMDD are unknown, but lifestyle habits, such as regular exercise and taste preference are known to be associated. This study was conducted to investigate how premenstrual symptoms affect the school life in Japanese high school students and whether there was a risk factor for school absenteeism that is dependent on the types of premenstrual symptoms or lifestyle habits. Methods: A school-based survey was conducted in Sendai, an industrial city in Japan. A total of 901 girls aged 15–19 with regular menstrual cycles were assessed using the self-reporting premenstrual symptoms questionnaire (PSQ) and questions regarding school absence, taste preference, and exercise. We classified the girls into ‘no/mild PMS’, ‘moderate-to-severe PMS’ and ‘PMDD’ according to the PSQ. The girls were classified into the ‘absent’ group if they were absent for more than 1 day per month. We used multivariate logistic analysis to examine the risk factors for school absenteeism. Results: The rates of ‘moderate-to-severe PMS’ and ‘PMDD’ were 9.9 and 3.1 %, respectively. A total of 107 girls (11.9 %) were classified into the ‘absent’ group. Significant differences were observed in the prevalence of all premenstrual symptoms (p &lt; 0.001), ‘age’ (p &lt; 0.001), ‘a preference for salty food’ (p =0.001), and ‘lack of regular exercise’ (p = 0.03) between the ‘absent’ and ‘non-absent’ groups. Multivariate analysis revealed that premenstrual symptoms such as ‘insomnia or hypersomnia’ (odds ratio [OR] 2.27, 95 % confidence interval [CI]: 1.46–4.17) and ‘physical symptoms’ (OR 2.24, 95 % CI: 1.37–3.66), ‘reduced social life activities’ (OR 2.71, 95 % CI 1.31–5.59), and ‘a preference for salty food’ (OR 1.89, 95 % CI: 1.20–2.98) were risk factors for school absenteeism. Conclusions: OneinnineJapanesefemalehighschoolstudentswereabsentfromschooldue to premenstrual symptoms. Physical premenstrual symptoms and lifestyles, such as a preference for salty food and a lack of regular exercise, were identified as risk factors for school absenteeism. Keywords: Premenstrual syndrome, Premenstrual dysphoric disorder, Japanese high school students, Adolescence, School absenteeism, Salty food, Exercise *","author":[{"dropping-particle":"","family":"Tadakawa","given":"Mari","non-dropping-particle":"","parse-names":false,"suffix":""},{"dropping-particle":"","family":"Takeda","given":"Takashi","non-dropping-particle":"","parse-names":false,"suffix":""},{"dropping-particle":"","family":"Monma","given":"Yasutake","non-dropping-particle":"","parse-names":false,"suffix":""},{"dropping-particle":"","family":"Koga","given":"Shoko","non-dropping-particle":"","parse-names":false,"suffix":""},{"dropping-particle":"","family":"Yaegashi","given":"Nobuo","non-dropping-particle":"","parse-names":false,"suffix":""}],"container-title":"BioPsychoSocial Medicine","id":"ITEM-1","issued":{"date-parts":[["2016"]]},"page":"1-7","publisher":"BioPsychoSocial Medicine","title":"The prevalence and risk factors of school absenteeism due to premenstrual disorders in Japanese high school students — a school-based cross-sectional study","type":"article-journal"},"uris":["http://www.mendeley.com/documents/?uuid=3e9fe420-e353-4d56-abae-4da869b16fd8"]}],"mendeley":{"formattedCitation":"(15)","manualFormatting":"15","plainTextFormattedCitation":"(15)","previouslyFormattedCitation":"(15)"},"properties":{"noteIndex":0},"schema":"https://github.com/citation-style-language/schema/raw/master/csl-citation.json"}</w:instrText>
      </w:r>
      <w:r w:rsidR="00021902" w:rsidRPr="00021902">
        <w:rPr>
          <w:rFonts w:ascii="Times New Roman" w:hAnsi="Times New Roman" w:cs="Times New Roman"/>
          <w:sz w:val="20"/>
          <w:szCs w:val="20"/>
        </w:rPr>
        <w:fldChar w:fldCharType="separate"/>
      </w:r>
      <w:r w:rsidR="00913F07" w:rsidRPr="00913F07">
        <w:rPr>
          <w:rFonts w:ascii="Times New Roman" w:hAnsi="Times New Roman" w:cs="Times New Roman"/>
          <w:noProof/>
          <w:sz w:val="20"/>
          <w:szCs w:val="20"/>
        </w:rPr>
        <w:t>15</w:t>
      </w:r>
      <w:r w:rsidR="00021902" w:rsidRPr="00021902">
        <w:rPr>
          <w:rFonts w:ascii="Times New Roman" w:hAnsi="Times New Roman" w:cs="Times New Roman"/>
          <w:sz w:val="20"/>
          <w:szCs w:val="20"/>
        </w:rPr>
        <w:fldChar w:fldCharType="end"/>
      </w:r>
    </w:p>
    <w:p w14:paraId="14000B93" w14:textId="617230DB" w:rsidR="00021902" w:rsidRPr="00021902" w:rsidRDefault="00C14601" w:rsidP="00021902">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021902" w:rsidRPr="00021902">
        <w:rPr>
          <w:rFonts w:ascii="Times New Roman" w:hAnsi="Times New Roman" w:cs="Times New Roman"/>
          <w:sz w:val="20"/>
          <w:szCs w:val="20"/>
        </w:rPr>
        <w:t xml:space="preserve">Dismenore dapat menyerang pada perempuan yang mengalami haid pada usia berapapun. Tidak ada batasan usia. Hampir semua perempuan sering mengalami rasa tidak nyaman saat haid, biasanya disertai mual, pusing, bahkan pingsan. Jika sudah seperti ini, tentunya nyeri haid tidak boleh dibiarkan begitu saja. Nyeri haid harus diatasi dengan benar. </w:t>
      </w:r>
      <w:r w:rsidR="00021902" w:rsidRPr="0002190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author":[{"dropping-particle":"","family":"Irmawati","given":"Elli","non-dropping-particle":"","parse-names":false,"suffix":""},{"dropping-particle":"","family":"Qariati","given":"Nurul Indah","non-dropping-particle":"","parse-names":false,"suffix":""},{"dropping-particle":"","family":"Widyarni","given":"Ari","non-dropping-particle":"","parse-names":false,"suffix":""}],"container-title":"Kesehatan Masyarakat","id":"ITEM-1","issue":"2","issued":{"date-parts":[["2020"]]},"page":"4-9","title":"Hubungan Aktivitas Fisik Dan Pola Makan Dengan Kejadian","type":"article-journal","volume":"28"},"uris":["http://www.mendeley.com/documents/?uuid=ab212b0c-a7a0-4a12-ba13-dbbe99e59783"]}],"mendeley":{"formattedCitation":"(5)","manualFormatting":"5","plainTextFormattedCitation":"(5)","previouslyFormattedCitation":"(5)"},"properties":{"noteIndex":0},"schema":"https://github.com/citation-style-language/schema/raw/master/csl-citation.json"}</w:instrText>
      </w:r>
      <w:r w:rsidR="00021902" w:rsidRPr="0002190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5</w:t>
      </w:r>
      <w:r w:rsidR="00021902" w:rsidRPr="00021902">
        <w:rPr>
          <w:rFonts w:ascii="Times New Roman" w:hAnsi="Times New Roman" w:cs="Times New Roman"/>
          <w:sz w:val="20"/>
          <w:szCs w:val="20"/>
        </w:rPr>
        <w:fldChar w:fldCharType="end"/>
      </w:r>
      <w:r w:rsidR="00021902" w:rsidRPr="00021902">
        <w:rPr>
          <w:rFonts w:ascii="Times New Roman" w:hAnsi="Times New Roman" w:cs="Times New Roman"/>
          <w:sz w:val="20"/>
          <w:szCs w:val="20"/>
        </w:rPr>
        <w:t xml:space="preserve">. Iskemia yang dikarenakan oleh kurangnya kadar hemoglobin, dapat memicu diproduksinya phospholipid, asam arakhidonat, prostaglandin dan vasopressin. Peningkatan prostaglandin dan vasopressin dapat mengakibatkan arteri mengalami vasokontriksi dan menyebabkan uterus mengalami iskemia yang dapat memicu diproduksinya prostaglandin semakin banyak sehingga menimbulkan dismenore. </w:t>
      </w:r>
      <w:r w:rsidR="00021902" w:rsidRPr="0002190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DOI":"10.20473/imhsj.v6i1.2022.83-95","abstract":"Abstract Introduction: More than 50% of women in each country on the world have dysmenorrhea. Dysmenorrhea can disturbing daily activities ,reduces the quality of life and learning activity indeed absent from school for a few hours or days. The purpose of this study is to determine corelation between diet and the severity of dysmenorrhea in SMK Negeri 2 Lumajang. Method: This study used observational analytic study design with a cross-sectional approach. The population was all female student in SMK Negeri 2 Lumajang. Total sample are 89 students calculated with Slovin formula. Used questionnaire as a instrument. Analysis of this study using chi square test. Result: Most of the respondents had good fat intake, while intake of Ca and Fe was less, frequency of eating 2x/day, total of bad intakes was 2, frequency of eating 2x/day, and severity of dysmenorrhea is severe dysmenorrhea . results of the chi square analysis of fat towards severity of dysmenorrhoea got p = 0.001, on fe, ca and the amount of intake that did not match towards severity of dysmenorrhoea, p = 0.000 and on the frequency of dysmenorrhea towars severity of dysmenorrhea, p = 0.773. Conclusion : there is a corelation between dietary habbit according to intake of fat, Fe, Ca, total bad intake with the severity of dysmenorrhea. And there is no corelation between dietary habbit according to eating frequency with the severity of dysmenorrhea. ","author":[{"dropping-particle":"","family":"Damayanti","given":"Arvelina Novia","non-dropping-particle":"","parse-names":false,"suffix":""},{"dropping-particle":"","family":"Setyoboedi","given":"Bagus","non-dropping-particle":"","parse-names":false,"suffix":""},{"dropping-particle":"","family":"Fatmaningrum","given":"Widati","non-dropping-particle":"","parse-names":false,"suffix":""}],"container-title":"Indonesian Midwifery and Health Sciences Journal","id":"ITEM-1","issue":"1","issued":{"date-parts":[["2022"]]},"page":"83-95","title":"Correlation Between Dietary Habbits With Severity of Dysmenorrhea Among Aldolescent Girl","type":"article-journal","volume":"6"},"uris":["http://www.mendeley.com/documents/?uuid=d0b653e4-5c58-4cd9-b93f-1e8208b961f6"]}],"mendeley":{"formattedCitation":"(4)","manualFormatting":"4","plainTextFormattedCitation":"(4)","previouslyFormattedCitation":"(4)"},"properties":{"noteIndex":0},"schema":"https://github.com/citation-style-language/schema/raw/master/csl-citation.json"}</w:instrText>
      </w:r>
      <w:r w:rsidR="00021902" w:rsidRPr="0002190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4</w:t>
      </w:r>
      <w:r w:rsidR="00021902" w:rsidRPr="00021902">
        <w:rPr>
          <w:rFonts w:ascii="Times New Roman" w:hAnsi="Times New Roman" w:cs="Times New Roman"/>
          <w:sz w:val="20"/>
          <w:szCs w:val="20"/>
        </w:rPr>
        <w:fldChar w:fldCharType="end"/>
      </w:r>
    </w:p>
    <w:p w14:paraId="60C8BF1F" w14:textId="2D09F57A" w:rsidR="00021902" w:rsidRPr="00021902" w:rsidRDefault="00C14601" w:rsidP="00021902">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021902" w:rsidRPr="00021902">
        <w:rPr>
          <w:rFonts w:ascii="Times New Roman" w:hAnsi="Times New Roman" w:cs="Times New Roman"/>
          <w:sz w:val="20"/>
          <w:szCs w:val="20"/>
        </w:rPr>
        <w:t xml:space="preserve">Dismenorea dapat diobati dengan terapi medis dan non medis. Terapi medis biasa dilakukan dengan pemberian obat analgesik, terapi hormonal, obat nonsteroid prostaglandin dan dilatasi kanalis servikalis. Terapi non medis bisa dilakukan </w:t>
      </w:r>
      <w:r w:rsidR="00021902" w:rsidRPr="00021902">
        <w:rPr>
          <w:rFonts w:ascii="Times New Roman" w:hAnsi="Times New Roman" w:cs="Times New Roman"/>
          <w:sz w:val="20"/>
          <w:szCs w:val="20"/>
        </w:rPr>
        <w:lastRenderedPageBreak/>
        <w:t xml:space="preserve">dengan memperbaiki pola hidup seperti mengurangi stres dengan cara rekreasi dan berolahraga secara rutin, karena itu dapat meningkatkan produksi endorfin dan serotonin sebagai hormon penghilang rasa sakit alami tubuh </w:t>
      </w:r>
      <w:r w:rsidR="00021902" w:rsidRPr="0002190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DOI":"10.20961/agrihealth.v2i2.54327","ISSN":"2722-0656","abstract":"&lt;p&gt;&lt;em&gt;&lt;span lang=\"EN-US\"&gt;Primary dysmenorrhea is menstrual pain since menarche, there are no abnormalities in the uterus. Family history is a risk factor for primary dysmenorrhea. Physical activity and a good diet of women have the possibility to prevent it happening. This study aims to analyze the relationship between family history, physical activity and diet with the incidence of primary dysmenorrhea in women. This research is an analytic observational study with a cross-sectional approach. Sampling was done by the accidental non-probability sampling method. Data collection was taken based on respondents' answers to online questionnaires. The measuring tool used is the google form. 58.0% of respondents had a family history of primary dysmenorrhea, 91.6% of respondents did not have sufficient physical activity and 95.5% did not have a good diet. The results of the Chi-square test showed that family history had a significant relationship with the incidence of primary dysmenorrhea with a p-value of 0.000 &amp;lt; 0.05. Physical activity and diet did not have a relationship with the incidence of primary dysmenorrhea (p-value 0.285 and p-value 0.419). Generally, respondents in this study have a poor diet and physical activity, so this affects the results of the analysis. To get a more adequate answer, it is necessary to conduct research with a good diet and physical activity intervention design for dysmenorrhea respondents.&lt;/span&gt;&lt;/em&gt;&lt;/p&gt;","author":[{"dropping-particle":"","family":"Septiyani","given":"Tasya","non-dropping-particle":"","parse-names":false,"suffix":""},{"dropping-particle":"","family":"Simamora","given":"Sarmalina","non-dropping-particle":"","parse-names":false,"suffix":""}],"container-title":"AgriHealth: Journal of Agri-food, Nutrition and Public Health","id":"ITEM-1","issue":"2","issued":{"date-parts":[["2022"]]},"page":"88","title":"Riwayat Keluarga, Aktivitas Fisik dan Pola Makan terhadap Kejadian Dismenorea Primer pada Wanita","type":"article-journal","volume":"2"},"uris":["http://www.mendeley.com/documents/?uuid=5f63263c-3c2c-460e-a790-9f80eee8cb95"]}],"mendeley":{"formattedCitation":"(12)","manualFormatting":"12","plainTextFormattedCitation":"(12)","previouslyFormattedCitation":"(12)"},"properties":{"noteIndex":0},"schema":"https://github.com/citation-style-language/schema/raw/master/csl-citation.json"}</w:instrText>
      </w:r>
      <w:r w:rsidR="00021902" w:rsidRPr="0002190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12</w:t>
      </w:r>
      <w:r w:rsidR="00021902" w:rsidRPr="00021902">
        <w:rPr>
          <w:rFonts w:ascii="Times New Roman" w:hAnsi="Times New Roman" w:cs="Times New Roman"/>
          <w:sz w:val="20"/>
          <w:szCs w:val="20"/>
        </w:rPr>
        <w:fldChar w:fldCharType="end"/>
      </w:r>
      <w:r w:rsidR="00021902" w:rsidRPr="00021902">
        <w:rPr>
          <w:rFonts w:ascii="Times New Roman" w:hAnsi="Times New Roman" w:cs="Times New Roman"/>
          <w:sz w:val="20"/>
          <w:szCs w:val="20"/>
        </w:rPr>
        <w:t xml:space="preserve">. </w:t>
      </w:r>
    </w:p>
    <w:p w14:paraId="1058F55C" w14:textId="326DEF8F" w:rsidR="00021902" w:rsidRPr="00021902" w:rsidRDefault="00C14601" w:rsidP="00021902">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021902" w:rsidRPr="00021902">
        <w:rPr>
          <w:rFonts w:ascii="Times New Roman" w:hAnsi="Times New Roman" w:cs="Times New Roman"/>
          <w:sz w:val="20"/>
          <w:szCs w:val="20"/>
        </w:rPr>
        <w:t xml:space="preserve">Didapatkan 5 penelitian yang mengatakan bahwa terdapat hubungan antara konsumsi produk olahan susu (sumber kalsium) dengan kejadian dismenorea dan 4 diantaranya mengatakan bahwa mengkonsumsi produk olahan susu dapat menurunkan kejadian dismenore. Hal ini dikarenakan produk olahan susu terdapat kalsium yang berperan dalam kontraksi otot sehingga asupan kalsium yang kurang dapat mengakibatkan spasme otot dan meningkatkan kontraksi otot. Zat besi merupakan komponen pembentuk hemoglobin yang berfungsi untuk mengangkut oksigen keseluruh tubuh termasuk ke uterus </w:t>
      </w:r>
      <w:r w:rsidR="00021902" w:rsidRPr="0002190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DOI":"10.20473/imhsj.v6i1.2022.83-95","abstract":"Abstract Introduction: More than 50% of women in each country on the world have dysmenorrhea. Dysmenorrhea can disturbing daily activities ,reduces the quality of life and learning activity indeed absent from school for a few hours or days. The purpose of this study is to determine corelation between diet and the severity of dysmenorrhea in SMK Negeri 2 Lumajang. Method: This study used observational analytic study design with a cross-sectional approach. The population was all female student in SMK Negeri 2 Lumajang. Total sample are 89 students calculated with Slovin formula. Used questionnaire as a instrument. Analysis of this study using chi square test. Result: Most of the respondents had good fat intake, while intake of Ca and Fe was less, frequency of eating 2x/day, total of bad intakes was 2, frequency of eating 2x/day, and severity of dysmenorrhea is severe dysmenorrhea . results of the chi square analysis of fat towards severity of dysmenorrhoea got p = 0.001, on fe, ca and the amount of intake that did not match towards severity of dysmenorrhoea, p = 0.000 and on the frequency of dysmenorrhea towars severity of dysmenorrhea, p = 0.773. Conclusion : there is a corelation between dietary habbit according to intake of fat, Fe, Ca, total bad intake with the severity of dysmenorrhea. And there is no corelation between dietary habbit according to eating frequency with the severity of dysmenorrhea. ","author":[{"dropping-particle":"","family":"Damayanti","given":"Arvelina Novia","non-dropping-particle":"","parse-names":false,"suffix":""},{"dropping-particle":"","family":"Setyoboedi","given":"Bagus","non-dropping-particle":"","parse-names":false,"suffix":""},{"dropping-particle":"","family":"Fatmaningrum","given":"Widati","non-dropping-particle":"","parse-names":false,"suffix":""}],"container-title":"Indonesian Midwifery and Health Sciences Journal","id":"ITEM-1","issue":"1","issued":{"date-parts":[["2022"]]},"page":"83-95","title":"Correlation Between Dietary Habbits With Severity of Dysmenorrhea Among Aldolescent Girl","type":"article-journal","volume":"6"},"uris":["http://www.mendeley.com/documents/?uuid=d0b653e4-5c58-4cd9-b93f-1e8208b961f6"]}],"mendeley":{"formattedCitation":"(4)","manualFormatting":"4","plainTextFormattedCitation":"(4)","previouslyFormattedCitation":"(4)"},"properties":{"noteIndex":0},"schema":"https://github.com/citation-style-language/schema/raw/master/csl-citation.json"}</w:instrText>
      </w:r>
      <w:r w:rsidR="00021902" w:rsidRPr="0002190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4</w:t>
      </w:r>
      <w:r w:rsidR="00021902" w:rsidRPr="00021902">
        <w:rPr>
          <w:rFonts w:ascii="Times New Roman" w:hAnsi="Times New Roman" w:cs="Times New Roman"/>
          <w:sz w:val="20"/>
          <w:szCs w:val="20"/>
        </w:rPr>
        <w:fldChar w:fldCharType="end"/>
      </w:r>
      <w:r w:rsidR="00021902" w:rsidRPr="00021902">
        <w:rPr>
          <w:rFonts w:ascii="Times New Roman" w:hAnsi="Times New Roman" w:cs="Times New Roman"/>
          <w:sz w:val="20"/>
          <w:szCs w:val="20"/>
        </w:rPr>
        <w:t xml:space="preserve">. </w:t>
      </w:r>
    </w:p>
    <w:p w14:paraId="384A6F15" w14:textId="3FB934AD" w:rsidR="00FC47C5" w:rsidRDefault="00FC47C5">
      <w:pPr>
        <w:spacing w:after="0" w:line="240" w:lineRule="auto"/>
        <w:ind w:left="0" w:hanging="2"/>
        <w:jc w:val="both"/>
        <w:rPr>
          <w:rFonts w:ascii="Times New Roman" w:eastAsia="Times New Roman" w:hAnsi="Times New Roman" w:cs="Times New Roman"/>
          <w:sz w:val="20"/>
          <w:szCs w:val="20"/>
        </w:rPr>
      </w:pPr>
    </w:p>
    <w:p w14:paraId="1A943A1E" w14:textId="466897C8" w:rsidR="00FC47C5" w:rsidRDefault="00FC47C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4F6228"/>
          <w:sz w:val="20"/>
          <w:szCs w:val="20"/>
        </w:rPr>
      </w:pPr>
    </w:p>
    <w:p w14:paraId="4386614C" w14:textId="7FE376BE" w:rsidR="00FC47C5" w:rsidRDefault="00FC47C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4F6228"/>
          <w:sz w:val="20"/>
          <w:szCs w:val="20"/>
        </w:rPr>
      </w:pPr>
    </w:p>
    <w:p w14:paraId="154F76A1" w14:textId="175AA917" w:rsidR="00FC47C5" w:rsidRDefault="005E1E4A">
      <w:pPr>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MATERI DAN METODE </w:t>
      </w:r>
    </w:p>
    <w:p w14:paraId="2486C60C" w14:textId="510A620F" w:rsidR="00FC47C5" w:rsidRDefault="00FC47C5">
      <w:pPr>
        <w:pBdr>
          <w:top w:val="nil"/>
          <w:left w:val="nil"/>
          <w:bottom w:val="nil"/>
          <w:right w:val="nil"/>
          <w:between w:val="nil"/>
        </w:pBdr>
        <w:shd w:val="clear" w:color="auto" w:fill="FFFFFF"/>
        <w:spacing w:after="0" w:line="240" w:lineRule="auto"/>
        <w:ind w:left="0" w:hanging="2"/>
        <w:jc w:val="both"/>
        <w:rPr>
          <w:rFonts w:ascii="Times New Roman" w:eastAsia="Times New Roman" w:hAnsi="Times New Roman" w:cs="Times New Roman"/>
          <w:color w:val="4F6228"/>
          <w:sz w:val="20"/>
          <w:szCs w:val="20"/>
        </w:rPr>
      </w:pPr>
    </w:p>
    <w:p w14:paraId="54DC257C" w14:textId="0052B3B1" w:rsidR="00CD452E" w:rsidRPr="00CD452E" w:rsidRDefault="00C14601" w:rsidP="00CD452E">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CD452E" w:rsidRPr="00CD452E">
        <w:rPr>
          <w:rFonts w:ascii="Times New Roman" w:hAnsi="Times New Roman" w:cs="Times New Roman"/>
          <w:sz w:val="20"/>
          <w:szCs w:val="20"/>
        </w:rPr>
        <w:t xml:space="preserve">Jenis penelitian ini menggunakan studi kepustakaam atau </w:t>
      </w:r>
      <w:r w:rsidR="00CD452E" w:rsidRPr="00CD452E">
        <w:rPr>
          <w:rFonts w:ascii="Times New Roman" w:hAnsi="Times New Roman" w:cs="Times New Roman"/>
          <w:i/>
          <w:sz w:val="20"/>
          <w:szCs w:val="20"/>
        </w:rPr>
        <w:t>literature review</w:t>
      </w:r>
      <w:r w:rsidR="00CD452E" w:rsidRPr="00CD452E">
        <w:rPr>
          <w:rFonts w:ascii="Times New Roman" w:hAnsi="Times New Roman" w:cs="Times New Roman"/>
          <w:sz w:val="20"/>
          <w:szCs w:val="20"/>
        </w:rPr>
        <w:t xml:space="preserve"> dengan metode penelitian deskriptif. Penelusuran artikel publikasi menggunakan PubMed dan Google Scholar. Metode pencarian untuk mendapatkan jurnal menggunakan kata kunci "hubungan pola makan dengan kejadian dismenore pada remaja" atau "hubungan pola makan dengan dismenore". Kriteria inklusi yang digunakan yaitu menggunakan jurnal hubungan pola makan dengan kejadian dismenore dan kriteria eksklusi yang digunakan yaitu penyebab dismenore pada remaja yang dapat diakses secara full text. Peneliti membatasi tahun penerbitan jurnal pada PubMed dalam rentang waktu 10 tahun terakhir (2013) dan Google Scholar dalam rentang waktu 5 tahun terakhir.</w:t>
      </w:r>
    </w:p>
    <w:p w14:paraId="2931F29B" w14:textId="571C11A3" w:rsidR="00CD452E" w:rsidRPr="00CD452E" w:rsidRDefault="00C14601" w:rsidP="00CD452E">
      <w:pPr>
        <w:spacing w:line="360" w:lineRule="auto"/>
        <w:ind w:left="0" w:hanging="2"/>
        <w:jc w:val="both"/>
        <w:rPr>
          <w:rFonts w:ascii="Times New Roman" w:hAnsi="Times New Roman" w:cs="Times New Roman"/>
          <w:b/>
          <w:sz w:val="20"/>
          <w:szCs w:val="20"/>
        </w:rPr>
      </w:pPr>
      <w:r>
        <w:rPr>
          <w:rFonts w:ascii="Times New Roman" w:hAnsi="Times New Roman" w:cs="Times New Roman"/>
          <w:sz w:val="20"/>
          <w:szCs w:val="20"/>
          <w:lang w:val="en-US"/>
        </w:rPr>
        <w:t xml:space="preserve">     </w:t>
      </w:r>
      <w:r w:rsidR="00CD452E" w:rsidRPr="00CD452E">
        <w:rPr>
          <w:rFonts w:ascii="Times New Roman" w:hAnsi="Times New Roman" w:cs="Times New Roman"/>
          <w:sz w:val="20"/>
          <w:szCs w:val="20"/>
        </w:rPr>
        <w:t xml:space="preserve">Berdasarkan hasil penelusuran dari PubMed menggunakan pencarian dengan PICO didapat 10 jurnal. Peneliti melakukan skrining jurnal yang sesuai dengan penelitian serta bisa diakses full text dan mendapatkan 6 jurnal. Pada Google Scholar dengan rentang waktu 5 tahun terakhir didapat jurnal sebanyak 2.710. assesment yang dilakukam berdasarkan kelayakan terhadap kriteria inklusi dan eksklusi didapatkan sebanyak 9 artikel yang bisa digunakan dalam </w:t>
      </w:r>
      <w:r w:rsidR="00CD452E" w:rsidRPr="00CD452E">
        <w:rPr>
          <w:rFonts w:ascii="Times New Roman" w:hAnsi="Times New Roman" w:cs="Times New Roman"/>
          <w:i/>
          <w:sz w:val="20"/>
          <w:szCs w:val="20"/>
        </w:rPr>
        <w:t>literature review</w:t>
      </w:r>
      <w:r w:rsidR="00CD452E" w:rsidRPr="00CD452E">
        <w:rPr>
          <w:rFonts w:ascii="Times New Roman" w:hAnsi="Times New Roman" w:cs="Times New Roman"/>
          <w:sz w:val="20"/>
          <w:szCs w:val="20"/>
        </w:rPr>
        <w:t xml:space="preserve">. Hasil seleksi artikel studi digambarkan dengan </w:t>
      </w:r>
      <w:r w:rsidR="00CD452E" w:rsidRPr="00CD452E">
        <w:rPr>
          <w:rFonts w:ascii="Times New Roman" w:hAnsi="Times New Roman" w:cs="Times New Roman"/>
          <w:b/>
          <w:sz w:val="20"/>
          <w:szCs w:val="20"/>
        </w:rPr>
        <w:t>Tabel 1.</w:t>
      </w:r>
    </w:p>
    <w:p w14:paraId="360A86F8" w14:textId="2C2CAB77" w:rsidR="003F4B63" w:rsidRDefault="00CD452E" w:rsidP="003F4B63">
      <w:pPr>
        <w:spacing w:line="360" w:lineRule="auto"/>
        <w:ind w:leftChars="0" w:left="0" w:firstLineChars="0" w:firstLine="0"/>
        <w:jc w:val="both"/>
        <w:rPr>
          <w:rFonts w:ascii="Times New Roman" w:hAnsi="Times New Roman" w:cs="Times New Roman"/>
          <w:sz w:val="20"/>
          <w:szCs w:val="20"/>
        </w:rPr>
      </w:pPr>
      <w:r w:rsidRPr="00CD452E">
        <w:rPr>
          <w:rFonts w:ascii="Times New Roman" w:hAnsi="Times New Roman" w:cs="Times New Roman"/>
          <w:b/>
          <w:sz w:val="20"/>
          <w:szCs w:val="20"/>
        </w:rPr>
        <w:t>Tabel 1.</w:t>
      </w:r>
      <w:r w:rsidRPr="00CD452E">
        <w:rPr>
          <w:rFonts w:ascii="Times New Roman" w:hAnsi="Times New Roman" w:cs="Times New Roman"/>
          <w:sz w:val="20"/>
          <w:szCs w:val="20"/>
        </w:rPr>
        <w:t xml:space="preserve">  Karakteristik jurnal berdasarkan penulis, judul, tahun, tempat, jenis dan hasil penelitian</w:t>
      </w:r>
    </w:p>
    <w:tbl>
      <w:tblPr>
        <w:tblStyle w:val="TableGrid"/>
        <w:tblW w:w="0" w:type="auto"/>
        <w:tblLook w:val="04A0" w:firstRow="1" w:lastRow="0" w:firstColumn="1" w:lastColumn="0" w:noHBand="0" w:noVBand="1"/>
      </w:tblPr>
      <w:tblGrid>
        <w:gridCol w:w="2282"/>
        <w:gridCol w:w="2264"/>
        <w:gridCol w:w="2268"/>
        <w:gridCol w:w="2814"/>
      </w:tblGrid>
      <w:tr w:rsidR="003F4B63" w:rsidRPr="007B00F2" w14:paraId="3A45AB20" w14:textId="77777777" w:rsidTr="00DA6113">
        <w:tc>
          <w:tcPr>
            <w:tcW w:w="2337" w:type="dxa"/>
          </w:tcPr>
          <w:p w14:paraId="4CE8A977" w14:textId="77777777" w:rsidR="003F4B63" w:rsidRPr="007B00F2" w:rsidRDefault="003F4B63" w:rsidP="00DA6113">
            <w:pPr>
              <w:spacing w:line="360" w:lineRule="auto"/>
              <w:ind w:left="0" w:hanging="2"/>
              <w:jc w:val="both"/>
              <w:rPr>
                <w:rFonts w:ascii="Times New Roman" w:hAnsi="Times New Roman" w:cs="Times New Roman"/>
                <w:b/>
                <w:sz w:val="20"/>
                <w:szCs w:val="20"/>
              </w:rPr>
            </w:pPr>
            <w:r w:rsidRPr="007B00F2">
              <w:rPr>
                <w:rFonts w:ascii="Times New Roman" w:hAnsi="Times New Roman" w:cs="Times New Roman"/>
                <w:b/>
                <w:sz w:val="20"/>
                <w:szCs w:val="20"/>
              </w:rPr>
              <w:t>Penulis jurnal, tahun &amp; judul</w:t>
            </w:r>
          </w:p>
        </w:tc>
        <w:tc>
          <w:tcPr>
            <w:tcW w:w="2337" w:type="dxa"/>
          </w:tcPr>
          <w:p w14:paraId="14BA1E1D" w14:textId="77777777" w:rsidR="003F4B63" w:rsidRPr="007B00F2" w:rsidRDefault="003F4B63" w:rsidP="00DA6113">
            <w:pPr>
              <w:spacing w:line="360" w:lineRule="auto"/>
              <w:ind w:left="0" w:hanging="2"/>
              <w:jc w:val="both"/>
              <w:rPr>
                <w:rFonts w:ascii="Times New Roman" w:hAnsi="Times New Roman" w:cs="Times New Roman"/>
                <w:b/>
                <w:sz w:val="20"/>
                <w:szCs w:val="20"/>
              </w:rPr>
            </w:pPr>
            <w:r w:rsidRPr="007B00F2">
              <w:rPr>
                <w:rFonts w:ascii="Times New Roman" w:hAnsi="Times New Roman" w:cs="Times New Roman"/>
                <w:b/>
                <w:sz w:val="20"/>
                <w:szCs w:val="20"/>
              </w:rPr>
              <w:t>Tempat penelitian</w:t>
            </w:r>
          </w:p>
        </w:tc>
        <w:tc>
          <w:tcPr>
            <w:tcW w:w="2338" w:type="dxa"/>
          </w:tcPr>
          <w:p w14:paraId="4321F6E2" w14:textId="77777777" w:rsidR="003F4B63" w:rsidRPr="007B00F2" w:rsidRDefault="003F4B63" w:rsidP="00DA6113">
            <w:pPr>
              <w:spacing w:line="360" w:lineRule="auto"/>
              <w:ind w:left="0" w:hanging="2"/>
              <w:jc w:val="both"/>
              <w:rPr>
                <w:rFonts w:ascii="Times New Roman" w:hAnsi="Times New Roman" w:cs="Times New Roman"/>
                <w:b/>
                <w:sz w:val="20"/>
                <w:szCs w:val="20"/>
              </w:rPr>
            </w:pPr>
            <w:r w:rsidRPr="007B00F2">
              <w:rPr>
                <w:rFonts w:ascii="Times New Roman" w:hAnsi="Times New Roman" w:cs="Times New Roman"/>
                <w:b/>
                <w:sz w:val="20"/>
                <w:szCs w:val="20"/>
              </w:rPr>
              <w:t>Jenis penelitian</w:t>
            </w:r>
          </w:p>
        </w:tc>
        <w:tc>
          <w:tcPr>
            <w:tcW w:w="2906" w:type="dxa"/>
          </w:tcPr>
          <w:p w14:paraId="0909065C" w14:textId="77777777" w:rsidR="003F4B63" w:rsidRPr="007B00F2" w:rsidRDefault="003F4B63" w:rsidP="00DA6113">
            <w:pPr>
              <w:spacing w:line="360" w:lineRule="auto"/>
              <w:ind w:left="0" w:hanging="2"/>
              <w:jc w:val="both"/>
              <w:rPr>
                <w:rFonts w:ascii="Times New Roman" w:hAnsi="Times New Roman" w:cs="Times New Roman"/>
                <w:b/>
                <w:sz w:val="20"/>
                <w:szCs w:val="20"/>
              </w:rPr>
            </w:pPr>
            <w:r w:rsidRPr="007B00F2">
              <w:rPr>
                <w:rFonts w:ascii="Times New Roman" w:hAnsi="Times New Roman" w:cs="Times New Roman"/>
                <w:b/>
                <w:sz w:val="20"/>
                <w:szCs w:val="20"/>
              </w:rPr>
              <w:t>Hasil penelitian</w:t>
            </w:r>
          </w:p>
        </w:tc>
      </w:tr>
      <w:tr w:rsidR="003F4B63" w:rsidRPr="007B00F2" w14:paraId="60E2DCA7" w14:textId="77777777" w:rsidTr="00DA6113">
        <w:tc>
          <w:tcPr>
            <w:tcW w:w="2337" w:type="dxa"/>
          </w:tcPr>
          <w:p w14:paraId="1DC2AAD7"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noProof/>
                <w:sz w:val="20"/>
                <w:szCs w:val="20"/>
              </w:rPr>
              <w:t>Latif, S., Naz, S., Ashraf, S., &amp; Jafri, S. A. (2022). Junk food consumption in relation to menstrual abnormalities among adolescent girls: A comparative cross sectional study.</w:t>
            </w:r>
          </w:p>
        </w:tc>
        <w:tc>
          <w:tcPr>
            <w:tcW w:w="2337" w:type="dxa"/>
          </w:tcPr>
          <w:p w14:paraId="5020C722"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Pakistan</w:t>
            </w:r>
          </w:p>
        </w:tc>
        <w:tc>
          <w:tcPr>
            <w:tcW w:w="2338" w:type="dxa"/>
          </w:tcPr>
          <w:p w14:paraId="148432B4" w14:textId="77777777" w:rsidR="003F4B63" w:rsidRPr="007B00F2" w:rsidRDefault="003F4B63" w:rsidP="00DA6113">
            <w:pPr>
              <w:spacing w:line="360" w:lineRule="auto"/>
              <w:ind w:left="0" w:hanging="2"/>
              <w:jc w:val="both"/>
              <w:rPr>
                <w:rFonts w:ascii="Times New Roman" w:hAnsi="Times New Roman" w:cs="Times New Roman"/>
                <w:i/>
                <w:sz w:val="20"/>
                <w:szCs w:val="20"/>
              </w:rPr>
            </w:pPr>
            <w:r w:rsidRPr="007B00F2">
              <w:rPr>
                <w:rFonts w:ascii="Times New Roman" w:hAnsi="Times New Roman" w:cs="Times New Roman"/>
                <w:i/>
                <w:sz w:val="20"/>
                <w:szCs w:val="20"/>
              </w:rPr>
              <w:t>Cross-Sectional Study</w:t>
            </w:r>
          </w:p>
        </w:tc>
        <w:tc>
          <w:tcPr>
            <w:tcW w:w="2906" w:type="dxa"/>
          </w:tcPr>
          <w:p w14:paraId="2E99E494"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Tidak ditemukan hubungan yang signifikan antara konsumsi snack dan daging beku dengan gangguan menstruasi.</w:t>
            </w:r>
          </w:p>
        </w:tc>
      </w:tr>
      <w:tr w:rsidR="003F4B63" w:rsidRPr="007B00F2" w14:paraId="2ADF2A15" w14:textId="77777777" w:rsidTr="00DA6113">
        <w:tc>
          <w:tcPr>
            <w:tcW w:w="2337" w:type="dxa"/>
          </w:tcPr>
          <w:p w14:paraId="7A37D92B"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noProof/>
                <w:sz w:val="20"/>
                <w:szCs w:val="20"/>
              </w:rPr>
              <w:t xml:space="preserve">Rupa Vani, K., Veena, K. S., Subitha, L., Hemanth Kumar, V. R., &amp; Bupathy, A. (2013). Menstrual abnormalities </w:t>
            </w:r>
            <w:r w:rsidRPr="007B00F2">
              <w:rPr>
                <w:rFonts w:ascii="Times New Roman" w:hAnsi="Times New Roman" w:cs="Times New Roman"/>
                <w:noProof/>
                <w:sz w:val="20"/>
                <w:szCs w:val="20"/>
              </w:rPr>
              <w:lastRenderedPageBreak/>
              <w:t>in school going girls - Are they related to dietary and exercise pattern?</w:t>
            </w:r>
          </w:p>
        </w:tc>
        <w:tc>
          <w:tcPr>
            <w:tcW w:w="2337" w:type="dxa"/>
          </w:tcPr>
          <w:p w14:paraId="4B93330B"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lastRenderedPageBreak/>
              <w:t>India</w:t>
            </w:r>
          </w:p>
        </w:tc>
        <w:tc>
          <w:tcPr>
            <w:tcW w:w="2338" w:type="dxa"/>
          </w:tcPr>
          <w:p w14:paraId="691A008A"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i/>
                <w:sz w:val="20"/>
                <w:szCs w:val="20"/>
              </w:rPr>
              <w:t>Chi-Square</w:t>
            </w:r>
            <w:r w:rsidRPr="007B00F2">
              <w:rPr>
                <w:rFonts w:ascii="Times New Roman" w:hAnsi="Times New Roman" w:cs="Times New Roman"/>
                <w:sz w:val="20"/>
                <w:szCs w:val="20"/>
              </w:rPr>
              <w:t xml:space="preserve"> dan </w:t>
            </w:r>
            <w:r w:rsidRPr="007B00F2">
              <w:rPr>
                <w:rFonts w:ascii="Times New Roman" w:hAnsi="Times New Roman" w:cs="Times New Roman"/>
                <w:i/>
                <w:sz w:val="20"/>
                <w:szCs w:val="20"/>
              </w:rPr>
              <w:t>Fisher's Exact Test</w:t>
            </w:r>
          </w:p>
        </w:tc>
        <w:tc>
          <w:tcPr>
            <w:tcW w:w="2906" w:type="dxa"/>
          </w:tcPr>
          <w:p w14:paraId="25939C48"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 xml:space="preserve">Dismenore secara signifikan lebih sering terjadi pada anak perempuan yang sedang diet </w:t>
            </w:r>
            <w:r w:rsidRPr="007B00F2">
              <w:rPr>
                <w:rFonts w:ascii="Times New Roman" w:hAnsi="Times New Roman" w:cs="Times New Roman"/>
                <w:sz w:val="20"/>
                <w:szCs w:val="20"/>
              </w:rPr>
              <w:lastRenderedPageBreak/>
              <w:t>untuk menurunkan berat badan (p=0,022).</w:t>
            </w:r>
          </w:p>
        </w:tc>
      </w:tr>
      <w:tr w:rsidR="003F4B63" w:rsidRPr="007B00F2" w14:paraId="110A096D" w14:textId="77777777" w:rsidTr="00DA6113">
        <w:tc>
          <w:tcPr>
            <w:tcW w:w="2337" w:type="dxa"/>
          </w:tcPr>
          <w:p w14:paraId="4E5E3CBF"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noProof/>
                <w:sz w:val="20"/>
                <w:szCs w:val="20"/>
              </w:rPr>
              <w:lastRenderedPageBreak/>
              <w:t>Tadakawa, M., Takeda, T., Monma, Y., Koga, S., &amp; Yaegashi, N. (2016). The prevalence and risk factors of school absenteeism due to premenstrual disorders in Japanese high school students a school-based cross-sectional study.</w:t>
            </w:r>
          </w:p>
        </w:tc>
        <w:tc>
          <w:tcPr>
            <w:tcW w:w="2337" w:type="dxa"/>
          </w:tcPr>
          <w:p w14:paraId="104D526B"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Japan</w:t>
            </w:r>
          </w:p>
        </w:tc>
        <w:tc>
          <w:tcPr>
            <w:tcW w:w="2338" w:type="dxa"/>
          </w:tcPr>
          <w:p w14:paraId="015F7CFC"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Analisis logistik multivariat</w:t>
            </w:r>
          </w:p>
        </w:tc>
        <w:tc>
          <w:tcPr>
            <w:tcW w:w="2906" w:type="dxa"/>
          </w:tcPr>
          <w:p w14:paraId="474A862B"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Kebiasaan makan dan peningkatan konsumsi makanan ringan asin atau junk food dapat berdampak besar pada kesehatan ginekologi wanita.</w:t>
            </w:r>
          </w:p>
        </w:tc>
      </w:tr>
      <w:tr w:rsidR="003F4B63" w:rsidRPr="007B00F2" w14:paraId="402C225B" w14:textId="77777777" w:rsidTr="00DA6113">
        <w:tc>
          <w:tcPr>
            <w:tcW w:w="2337" w:type="dxa"/>
          </w:tcPr>
          <w:p w14:paraId="49184575"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noProof/>
                <w:sz w:val="20"/>
                <w:szCs w:val="20"/>
              </w:rPr>
              <w:t xml:space="preserve">Sari, D. N., Azijah, I., &amp; Herlina, L. (2023). </w:t>
            </w:r>
            <w:r w:rsidRPr="007B00F2">
              <w:rPr>
                <w:rFonts w:ascii="Times New Roman" w:hAnsi="Times New Roman" w:cs="Times New Roman"/>
                <w:i/>
                <w:iCs/>
                <w:noProof/>
                <w:sz w:val="20"/>
                <w:szCs w:val="20"/>
              </w:rPr>
              <w:t>Hubungan Indeks Masa Tubuh ( IMT ) dan Pola Makan Dengan Kejadian Dismenorea Pada Remaja Putri di SMK PGRI 16 Jakarta</w:t>
            </w:r>
            <w:r w:rsidRPr="007B00F2">
              <w:rPr>
                <w:rFonts w:ascii="Times New Roman" w:hAnsi="Times New Roman" w:cs="Times New Roman"/>
                <w:noProof/>
                <w:sz w:val="20"/>
                <w:szCs w:val="20"/>
              </w:rPr>
              <w:t>.</w:t>
            </w:r>
          </w:p>
        </w:tc>
        <w:tc>
          <w:tcPr>
            <w:tcW w:w="2337" w:type="dxa"/>
          </w:tcPr>
          <w:p w14:paraId="432D6F72"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Jakarta, Indonesia</w:t>
            </w:r>
          </w:p>
        </w:tc>
        <w:tc>
          <w:tcPr>
            <w:tcW w:w="2338" w:type="dxa"/>
          </w:tcPr>
          <w:p w14:paraId="41194F5E" w14:textId="77777777" w:rsidR="003F4B63" w:rsidRPr="007B00F2" w:rsidRDefault="003F4B63" w:rsidP="00DA6113">
            <w:pPr>
              <w:spacing w:line="360" w:lineRule="auto"/>
              <w:ind w:left="0" w:hanging="2"/>
              <w:jc w:val="both"/>
              <w:rPr>
                <w:rFonts w:ascii="Times New Roman" w:hAnsi="Times New Roman" w:cs="Times New Roman"/>
                <w:i/>
                <w:sz w:val="20"/>
                <w:szCs w:val="20"/>
              </w:rPr>
            </w:pPr>
            <w:r w:rsidRPr="007B00F2">
              <w:rPr>
                <w:rFonts w:ascii="Times New Roman" w:hAnsi="Times New Roman" w:cs="Times New Roman"/>
                <w:i/>
                <w:sz w:val="20"/>
                <w:szCs w:val="20"/>
              </w:rPr>
              <w:t>Chi-Square</w:t>
            </w:r>
          </w:p>
        </w:tc>
        <w:tc>
          <w:tcPr>
            <w:tcW w:w="2906" w:type="dxa"/>
          </w:tcPr>
          <w:p w14:paraId="030692A8"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Nilai p value= 0.558 (p &gt; 0,05) artinya tidak ada hubungan antara pola makan dengan kejadian dismenorea.</w:t>
            </w:r>
          </w:p>
          <w:p w14:paraId="2E34F1C7" w14:textId="77777777" w:rsidR="003F4B63" w:rsidRPr="007B00F2" w:rsidRDefault="003F4B63" w:rsidP="00DA6113">
            <w:pPr>
              <w:spacing w:line="360" w:lineRule="auto"/>
              <w:ind w:left="0" w:hanging="2"/>
              <w:jc w:val="both"/>
              <w:rPr>
                <w:rFonts w:ascii="Times New Roman" w:hAnsi="Times New Roman" w:cs="Times New Roman"/>
                <w:sz w:val="20"/>
                <w:szCs w:val="20"/>
              </w:rPr>
            </w:pPr>
          </w:p>
        </w:tc>
      </w:tr>
      <w:tr w:rsidR="003F4B63" w:rsidRPr="007B00F2" w14:paraId="30D0A435" w14:textId="77777777" w:rsidTr="00DA6113">
        <w:tc>
          <w:tcPr>
            <w:tcW w:w="2337" w:type="dxa"/>
          </w:tcPr>
          <w:p w14:paraId="782EDD57"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noProof/>
                <w:sz w:val="20"/>
                <w:szCs w:val="20"/>
              </w:rPr>
              <w:t>Damayanti, A. N., Setyoboedi, B., &amp; Fatmaningrum, W. (2022). Correlation Between Dietary Habbits With Severity of Dysmenorrhea Among Aldolescent Girl.</w:t>
            </w:r>
          </w:p>
        </w:tc>
        <w:tc>
          <w:tcPr>
            <w:tcW w:w="2337" w:type="dxa"/>
          </w:tcPr>
          <w:p w14:paraId="38EE3C1B"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Lumajang, Indonesia</w:t>
            </w:r>
          </w:p>
        </w:tc>
        <w:tc>
          <w:tcPr>
            <w:tcW w:w="2338" w:type="dxa"/>
          </w:tcPr>
          <w:p w14:paraId="2684A80F" w14:textId="77777777" w:rsidR="003F4B63" w:rsidRPr="007B00F2" w:rsidRDefault="003F4B63" w:rsidP="00DA6113">
            <w:pPr>
              <w:spacing w:line="360" w:lineRule="auto"/>
              <w:ind w:left="0" w:hanging="2"/>
              <w:jc w:val="both"/>
              <w:rPr>
                <w:rFonts w:ascii="Times New Roman" w:hAnsi="Times New Roman" w:cs="Times New Roman"/>
                <w:i/>
                <w:sz w:val="20"/>
                <w:szCs w:val="20"/>
              </w:rPr>
            </w:pPr>
            <w:r w:rsidRPr="007B00F2">
              <w:rPr>
                <w:rFonts w:ascii="Times New Roman" w:hAnsi="Times New Roman" w:cs="Times New Roman"/>
                <w:i/>
                <w:sz w:val="20"/>
                <w:szCs w:val="20"/>
              </w:rPr>
              <w:t>Cross-Sectional</w:t>
            </w:r>
          </w:p>
        </w:tc>
        <w:tc>
          <w:tcPr>
            <w:tcW w:w="2906" w:type="dxa"/>
          </w:tcPr>
          <w:p w14:paraId="4A300F88"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P=0,808 (&gt;p0,05) sehingga dapat disimpulkan bahwa tidak terdapat hubungan antara derajat keparahan dismenore dengan frekuensi makan pada remaja putri.</w:t>
            </w:r>
          </w:p>
        </w:tc>
      </w:tr>
      <w:tr w:rsidR="003F4B63" w:rsidRPr="007B00F2" w14:paraId="56CE83DD" w14:textId="77777777" w:rsidTr="00DA6113">
        <w:tc>
          <w:tcPr>
            <w:tcW w:w="2337" w:type="dxa"/>
          </w:tcPr>
          <w:p w14:paraId="4F3849E3"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noProof/>
                <w:sz w:val="20"/>
                <w:szCs w:val="20"/>
              </w:rPr>
              <w:t>Septiyani, T., &amp; Simamora, S. (2022). Riwayat Keluarga, Aktivitas Fisik dan Pola Makan terhadap Kejadian Dismenorea Primer pada Wanita.</w:t>
            </w:r>
          </w:p>
        </w:tc>
        <w:tc>
          <w:tcPr>
            <w:tcW w:w="2337" w:type="dxa"/>
          </w:tcPr>
          <w:p w14:paraId="3D7771FE"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Palembang, Indonesia</w:t>
            </w:r>
          </w:p>
        </w:tc>
        <w:tc>
          <w:tcPr>
            <w:tcW w:w="2338" w:type="dxa"/>
          </w:tcPr>
          <w:p w14:paraId="2A5CDFA9" w14:textId="77777777" w:rsidR="003F4B63" w:rsidRPr="007B00F2" w:rsidRDefault="003F4B63" w:rsidP="00DA6113">
            <w:pPr>
              <w:spacing w:line="360" w:lineRule="auto"/>
              <w:ind w:left="0" w:hanging="2"/>
              <w:jc w:val="both"/>
              <w:rPr>
                <w:rFonts w:ascii="Times New Roman" w:hAnsi="Times New Roman" w:cs="Times New Roman"/>
                <w:i/>
                <w:sz w:val="20"/>
                <w:szCs w:val="20"/>
              </w:rPr>
            </w:pPr>
            <w:r w:rsidRPr="007B00F2">
              <w:rPr>
                <w:rFonts w:ascii="Times New Roman" w:hAnsi="Times New Roman" w:cs="Times New Roman"/>
                <w:i/>
                <w:sz w:val="20"/>
                <w:szCs w:val="20"/>
              </w:rPr>
              <w:t>Chi-Square</w:t>
            </w:r>
          </w:p>
        </w:tc>
        <w:tc>
          <w:tcPr>
            <w:tcW w:w="2906" w:type="dxa"/>
          </w:tcPr>
          <w:p w14:paraId="47FD2DB0"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Pola makan yang buruk dapat menyebabkan responden menderita dismenorea.</w:t>
            </w:r>
          </w:p>
        </w:tc>
      </w:tr>
      <w:tr w:rsidR="003F4B63" w:rsidRPr="007B00F2" w14:paraId="7127F8DA" w14:textId="77777777" w:rsidTr="00DA6113">
        <w:tc>
          <w:tcPr>
            <w:tcW w:w="2337" w:type="dxa"/>
          </w:tcPr>
          <w:p w14:paraId="4BA5A7B3"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noProof/>
                <w:sz w:val="20"/>
                <w:szCs w:val="20"/>
              </w:rPr>
              <w:t xml:space="preserve">Suciati, E. Hapsari, W. (2022). </w:t>
            </w:r>
            <w:r w:rsidRPr="007B00F2">
              <w:rPr>
                <w:rFonts w:ascii="Times New Roman" w:hAnsi="Times New Roman" w:cs="Times New Roman"/>
                <w:i/>
                <w:iCs/>
                <w:noProof/>
                <w:sz w:val="20"/>
                <w:szCs w:val="20"/>
              </w:rPr>
              <w:t xml:space="preserve">Hubungan Pola </w:t>
            </w:r>
            <w:r w:rsidRPr="007B00F2">
              <w:rPr>
                <w:rFonts w:ascii="Times New Roman" w:hAnsi="Times New Roman" w:cs="Times New Roman"/>
                <w:i/>
                <w:iCs/>
                <w:noProof/>
                <w:sz w:val="20"/>
                <w:szCs w:val="20"/>
              </w:rPr>
              <w:lastRenderedPageBreak/>
              <w:t>Makan Dengan Dismenorhea Pada Remaja Putri Di Desa Tanjungsari</w:t>
            </w:r>
            <w:r w:rsidRPr="007B00F2">
              <w:rPr>
                <w:rFonts w:ascii="Times New Roman" w:hAnsi="Times New Roman" w:cs="Times New Roman"/>
                <w:noProof/>
                <w:sz w:val="20"/>
                <w:szCs w:val="20"/>
              </w:rPr>
              <w:t>.</w:t>
            </w:r>
          </w:p>
        </w:tc>
        <w:tc>
          <w:tcPr>
            <w:tcW w:w="2337" w:type="dxa"/>
          </w:tcPr>
          <w:p w14:paraId="2D1F65E1"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lastRenderedPageBreak/>
              <w:t>Wonogiri, Indonesia</w:t>
            </w:r>
          </w:p>
        </w:tc>
        <w:tc>
          <w:tcPr>
            <w:tcW w:w="2338" w:type="dxa"/>
          </w:tcPr>
          <w:p w14:paraId="28943923" w14:textId="77777777" w:rsidR="003F4B63" w:rsidRPr="007B00F2" w:rsidRDefault="003F4B63" w:rsidP="00DA6113">
            <w:pPr>
              <w:spacing w:line="360" w:lineRule="auto"/>
              <w:ind w:left="0" w:hanging="2"/>
              <w:jc w:val="both"/>
              <w:rPr>
                <w:rFonts w:ascii="Times New Roman" w:hAnsi="Times New Roman" w:cs="Times New Roman"/>
                <w:i/>
                <w:sz w:val="20"/>
                <w:szCs w:val="20"/>
              </w:rPr>
            </w:pPr>
            <w:r w:rsidRPr="007B00F2">
              <w:rPr>
                <w:rFonts w:ascii="Times New Roman" w:hAnsi="Times New Roman" w:cs="Times New Roman"/>
                <w:i/>
                <w:sz w:val="20"/>
                <w:szCs w:val="20"/>
              </w:rPr>
              <w:t>Cross-Sectional</w:t>
            </w:r>
          </w:p>
        </w:tc>
        <w:tc>
          <w:tcPr>
            <w:tcW w:w="2906" w:type="dxa"/>
          </w:tcPr>
          <w:p w14:paraId="5960C9BB"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 xml:space="preserve">Pola makan yang tidak baik selama masa remaja dapat </w:t>
            </w:r>
            <w:r w:rsidRPr="007B00F2">
              <w:rPr>
                <w:rFonts w:ascii="Times New Roman" w:hAnsi="Times New Roman" w:cs="Times New Roman"/>
                <w:sz w:val="20"/>
                <w:szCs w:val="20"/>
              </w:rPr>
              <w:lastRenderedPageBreak/>
              <w:t>mengganggu perkembangan dan kematangan organ reproduksi,</w:t>
            </w:r>
          </w:p>
        </w:tc>
      </w:tr>
      <w:tr w:rsidR="003F4B63" w:rsidRPr="007B00F2" w14:paraId="0186D3A6" w14:textId="77777777" w:rsidTr="00DA6113">
        <w:tc>
          <w:tcPr>
            <w:tcW w:w="2337" w:type="dxa"/>
          </w:tcPr>
          <w:p w14:paraId="2582AEF2"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noProof/>
                <w:sz w:val="20"/>
                <w:szCs w:val="20"/>
              </w:rPr>
              <w:lastRenderedPageBreak/>
              <w:t>Y. Taqiyah, F. Jama, N. (2022). Analisis Faktor yang Berhubungan dengan Kejadian Dismenore Primer.</w:t>
            </w:r>
          </w:p>
        </w:tc>
        <w:tc>
          <w:tcPr>
            <w:tcW w:w="2337" w:type="dxa"/>
          </w:tcPr>
          <w:p w14:paraId="217E352F"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Makassar, Indonesia</w:t>
            </w:r>
          </w:p>
        </w:tc>
        <w:tc>
          <w:tcPr>
            <w:tcW w:w="2338" w:type="dxa"/>
          </w:tcPr>
          <w:p w14:paraId="01CB198E" w14:textId="77777777" w:rsidR="003F4B63" w:rsidRPr="007B00F2" w:rsidRDefault="003F4B63" w:rsidP="00DA6113">
            <w:pPr>
              <w:spacing w:line="360" w:lineRule="auto"/>
              <w:ind w:left="0" w:hanging="2"/>
              <w:jc w:val="both"/>
              <w:rPr>
                <w:rFonts w:ascii="Times New Roman" w:hAnsi="Times New Roman" w:cs="Times New Roman"/>
                <w:i/>
                <w:sz w:val="20"/>
                <w:szCs w:val="20"/>
              </w:rPr>
            </w:pPr>
            <w:r w:rsidRPr="007B00F2">
              <w:rPr>
                <w:rFonts w:ascii="Times New Roman" w:hAnsi="Times New Roman" w:cs="Times New Roman"/>
                <w:i/>
                <w:sz w:val="20"/>
                <w:szCs w:val="20"/>
              </w:rPr>
              <w:t>Chi-Square</w:t>
            </w:r>
          </w:p>
        </w:tc>
        <w:tc>
          <w:tcPr>
            <w:tcW w:w="2906" w:type="dxa"/>
          </w:tcPr>
          <w:p w14:paraId="67A00904"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P:0,001 yang menunjukkan p &lt; a (0,05), hal ini berarti ada hubungan yang bermakna antara konsumsi makanan yang buruk terhadap kejadian dismenore</w:t>
            </w:r>
          </w:p>
        </w:tc>
      </w:tr>
      <w:tr w:rsidR="003F4B63" w:rsidRPr="007B00F2" w14:paraId="542D9327" w14:textId="77777777" w:rsidTr="00DA6113">
        <w:tc>
          <w:tcPr>
            <w:tcW w:w="2337" w:type="dxa"/>
          </w:tcPr>
          <w:p w14:paraId="2C722EB8"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noProof/>
                <w:sz w:val="20"/>
                <w:szCs w:val="20"/>
              </w:rPr>
              <w:t>Irmawati, E., Qariati, N. I., &amp; Widyarni, A. (2020). Hubungan Aktivitas Fisik Dan Pola Makan Dengan dismenore</w:t>
            </w:r>
          </w:p>
        </w:tc>
        <w:tc>
          <w:tcPr>
            <w:tcW w:w="2337" w:type="dxa"/>
          </w:tcPr>
          <w:p w14:paraId="33771127"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Bandung, Indonesia</w:t>
            </w:r>
          </w:p>
        </w:tc>
        <w:tc>
          <w:tcPr>
            <w:tcW w:w="2338" w:type="dxa"/>
          </w:tcPr>
          <w:p w14:paraId="79D9CF02"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Penelitian deskriptif dengan desain korelasional</w:t>
            </w:r>
          </w:p>
        </w:tc>
        <w:tc>
          <w:tcPr>
            <w:tcW w:w="2906" w:type="dxa"/>
          </w:tcPr>
          <w:p w14:paraId="33E76D03"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Pola makan dengan dismenore, hal ini ditunjukkan dengan nilai =  0.113 &gt; 0.05</w:t>
            </w:r>
          </w:p>
          <w:p w14:paraId="504DCFE6" w14:textId="77777777" w:rsidR="003F4B63" w:rsidRPr="007B00F2" w:rsidRDefault="003F4B63" w:rsidP="00DA6113">
            <w:pPr>
              <w:spacing w:line="360" w:lineRule="auto"/>
              <w:ind w:left="0" w:hanging="2"/>
              <w:jc w:val="both"/>
              <w:rPr>
                <w:rFonts w:ascii="Times New Roman" w:hAnsi="Times New Roman" w:cs="Times New Roman"/>
                <w:sz w:val="20"/>
                <w:szCs w:val="20"/>
              </w:rPr>
            </w:pPr>
          </w:p>
        </w:tc>
      </w:tr>
      <w:tr w:rsidR="003F4B63" w:rsidRPr="007B00F2" w14:paraId="6D9E0302" w14:textId="77777777" w:rsidTr="00DA6113">
        <w:tc>
          <w:tcPr>
            <w:tcW w:w="2337" w:type="dxa"/>
          </w:tcPr>
          <w:p w14:paraId="73732EE2"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noProof/>
                <w:sz w:val="20"/>
                <w:szCs w:val="20"/>
              </w:rPr>
              <w:t>Aolymat, I., Khasawneh, A. I., &amp; Al-Tamimi, M. (2022). COVID-19-Associated Mental Health Impact on Menstrual Function Aspects: Dysmenorrhea &amp; Premenstrual Syndrome, and Genitourinary Tract Health: A Cross Sectional Study among Jordanian Medical Students.</w:t>
            </w:r>
          </w:p>
        </w:tc>
        <w:tc>
          <w:tcPr>
            <w:tcW w:w="2337" w:type="dxa"/>
          </w:tcPr>
          <w:p w14:paraId="24DA8DA3"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Jordania</w:t>
            </w:r>
          </w:p>
        </w:tc>
        <w:tc>
          <w:tcPr>
            <w:tcW w:w="2338" w:type="dxa"/>
          </w:tcPr>
          <w:p w14:paraId="6F7871AA" w14:textId="77777777" w:rsidR="003F4B63" w:rsidRPr="007B00F2" w:rsidRDefault="003F4B63" w:rsidP="00DA6113">
            <w:pPr>
              <w:spacing w:line="360" w:lineRule="auto"/>
              <w:ind w:left="0" w:hanging="2"/>
              <w:jc w:val="both"/>
              <w:rPr>
                <w:rFonts w:ascii="Times New Roman" w:hAnsi="Times New Roman" w:cs="Times New Roman"/>
                <w:i/>
                <w:sz w:val="20"/>
                <w:szCs w:val="20"/>
              </w:rPr>
            </w:pPr>
            <w:r w:rsidRPr="007B00F2">
              <w:rPr>
                <w:rFonts w:ascii="Times New Roman" w:hAnsi="Times New Roman" w:cs="Times New Roman"/>
                <w:i/>
                <w:sz w:val="20"/>
                <w:szCs w:val="20"/>
              </w:rPr>
              <w:t>Cross-Sectional Study</w:t>
            </w:r>
          </w:p>
        </w:tc>
        <w:tc>
          <w:tcPr>
            <w:tcW w:w="2906" w:type="dxa"/>
          </w:tcPr>
          <w:p w14:paraId="7AAD8396"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Korelasi positif yang signifikan (p &lt;0,05) antara total skor DASS-21, dan subskor depresi, kecemasan, dan stres dengan tingkat keparahan dismenore.</w:t>
            </w:r>
          </w:p>
        </w:tc>
      </w:tr>
      <w:tr w:rsidR="003F4B63" w:rsidRPr="007B00F2" w14:paraId="424EFCB4" w14:textId="77777777" w:rsidTr="00DA6113">
        <w:tc>
          <w:tcPr>
            <w:tcW w:w="2337" w:type="dxa"/>
          </w:tcPr>
          <w:p w14:paraId="61E644C2"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noProof/>
                <w:sz w:val="20"/>
                <w:szCs w:val="20"/>
              </w:rPr>
              <w:t>Esen, İ., Oğuz, B., &amp; Serin, H. M. (2016). Menstrual characteristics of pubertal girls: A questionnaire-based study in Turkey.</w:t>
            </w:r>
          </w:p>
        </w:tc>
        <w:tc>
          <w:tcPr>
            <w:tcW w:w="2337" w:type="dxa"/>
          </w:tcPr>
          <w:p w14:paraId="59E8A902"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Turkey</w:t>
            </w:r>
          </w:p>
        </w:tc>
        <w:tc>
          <w:tcPr>
            <w:tcW w:w="2338" w:type="dxa"/>
          </w:tcPr>
          <w:p w14:paraId="4DA88618" w14:textId="77777777" w:rsidR="003F4B63" w:rsidRPr="007B00F2" w:rsidRDefault="003F4B63" w:rsidP="00DA6113">
            <w:pPr>
              <w:spacing w:line="360" w:lineRule="auto"/>
              <w:ind w:left="0" w:hanging="2"/>
              <w:jc w:val="both"/>
              <w:rPr>
                <w:rFonts w:ascii="Times New Roman" w:hAnsi="Times New Roman" w:cs="Times New Roman"/>
                <w:i/>
                <w:sz w:val="20"/>
                <w:szCs w:val="20"/>
              </w:rPr>
            </w:pPr>
            <w:r w:rsidRPr="007B00F2">
              <w:rPr>
                <w:rFonts w:ascii="Times New Roman" w:hAnsi="Times New Roman" w:cs="Times New Roman"/>
                <w:i/>
                <w:sz w:val="20"/>
                <w:szCs w:val="20"/>
              </w:rPr>
              <w:t>Cross-Sectional</w:t>
            </w:r>
          </w:p>
        </w:tc>
        <w:tc>
          <w:tcPr>
            <w:tcW w:w="2906" w:type="dxa"/>
          </w:tcPr>
          <w:p w14:paraId="552D34CA"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Dampak ketidakhadiran siswa di turki Sekitar 32% (261/822) subjek tidak masuk sekolah karena alasan terkait siklus menstruasi.</w:t>
            </w:r>
          </w:p>
        </w:tc>
      </w:tr>
      <w:tr w:rsidR="003F4B63" w:rsidRPr="007B00F2" w14:paraId="3269E3B2" w14:textId="77777777" w:rsidTr="00DA6113">
        <w:tc>
          <w:tcPr>
            <w:tcW w:w="2337" w:type="dxa"/>
          </w:tcPr>
          <w:p w14:paraId="6B415EA1"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noProof/>
                <w:sz w:val="20"/>
                <w:szCs w:val="20"/>
              </w:rPr>
              <w:t xml:space="preserve">Boylan, S., Hardy, L. L., Drayton, B. A., Grunseit, A., &amp; Mihrshahi, S. (2017). Assessing junk food consumption among Australian children: </w:t>
            </w:r>
            <w:r w:rsidRPr="007B00F2">
              <w:rPr>
                <w:rFonts w:ascii="Times New Roman" w:hAnsi="Times New Roman" w:cs="Times New Roman"/>
                <w:noProof/>
                <w:sz w:val="20"/>
                <w:szCs w:val="20"/>
              </w:rPr>
              <w:lastRenderedPageBreak/>
              <w:t>trends and associated characteristics from a cross-sectional study.</w:t>
            </w:r>
          </w:p>
        </w:tc>
        <w:tc>
          <w:tcPr>
            <w:tcW w:w="2337" w:type="dxa"/>
          </w:tcPr>
          <w:p w14:paraId="45D82D24"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lastRenderedPageBreak/>
              <w:t>Australia</w:t>
            </w:r>
          </w:p>
        </w:tc>
        <w:tc>
          <w:tcPr>
            <w:tcW w:w="2338" w:type="dxa"/>
          </w:tcPr>
          <w:p w14:paraId="1148923A" w14:textId="77777777" w:rsidR="003F4B63" w:rsidRPr="007B00F2" w:rsidRDefault="003F4B63" w:rsidP="00DA6113">
            <w:pPr>
              <w:spacing w:line="360" w:lineRule="auto"/>
              <w:ind w:left="0" w:hanging="2"/>
              <w:jc w:val="both"/>
              <w:rPr>
                <w:rFonts w:ascii="Times New Roman" w:hAnsi="Times New Roman" w:cs="Times New Roman"/>
                <w:i/>
                <w:sz w:val="20"/>
                <w:szCs w:val="20"/>
              </w:rPr>
            </w:pPr>
            <w:r w:rsidRPr="007B00F2">
              <w:rPr>
                <w:rFonts w:ascii="Times New Roman" w:hAnsi="Times New Roman" w:cs="Times New Roman"/>
                <w:i/>
                <w:sz w:val="20"/>
                <w:szCs w:val="20"/>
              </w:rPr>
              <w:t>Cross-Sectional</w:t>
            </w:r>
          </w:p>
        </w:tc>
        <w:tc>
          <w:tcPr>
            <w:tcW w:w="2906" w:type="dxa"/>
          </w:tcPr>
          <w:p w14:paraId="281E6DE0"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Anak-anak yang mengalami kerugian sosial ekonomi memiliki kualitas makanan yang lebih rendah dan asupan junk food dan minuman yang lebih tinggi.</w:t>
            </w:r>
          </w:p>
        </w:tc>
      </w:tr>
      <w:tr w:rsidR="003F4B63" w:rsidRPr="007B00F2" w14:paraId="7BA49244" w14:textId="77777777" w:rsidTr="00DA6113">
        <w:tc>
          <w:tcPr>
            <w:tcW w:w="2337" w:type="dxa"/>
          </w:tcPr>
          <w:p w14:paraId="2350FBC8"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noProof/>
                <w:sz w:val="20"/>
                <w:szCs w:val="20"/>
              </w:rPr>
              <w:lastRenderedPageBreak/>
              <w:t>Hayati, S., Agustin, S., &amp; Maidartati. (2020). Faktor-Faktor Yang Berhubungan Dengan Dismenore Pada Remaja Di SMA Pemuda Banjaran Bandung.</w:t>
            </w:r>
          </w:p>
        </w:tc>
        <w:tc>
          <w:tcPr>
            <w:tcW w:w="2337" w:type="dxa"/>
          </w:tcPr>
          <w:p w14:paraId="74D7F282"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Bandung, Indonesia</w:t>
            </w:r>
          </w:p>
        </w:tc>
        <w:tc>
          <w:tcPr>
            <w:tcW w:w="2338" w:type="dxa"/>
          </w:tcPr>
          <w:p w14:paraId="1B7F50AD" w14:textId="77777777" w:rsidR="003F4B63" w:rsidRPr="007B00F2" w:rsidRDefault="003F4B63" w:rsidP="00DA6113">
            <w:pPr>
              <w:spacing w:line="360" w:lineRule="auto"/>
              <w:ind w:left="0" w:hanging="2"/>
              <w:jc w:val="both"/>
              <w:rPr>
                <w:rFonts w:ascii="Times New Roman" w:hAnsi="Times New Roman" w:cs="Times New Roman"/>
                <w:i/>
                <w:sz w:val="20"/>
                <w:szCs w:val="20"/>
              </w:rPr>
            </w:pPr>
            <w:r w:rsidRPr="007B00F2">
              <w:rPr>
                <w:rFonts w:ascii="Times New Roman" w:hAnsi="Times New Roman" w:cs="Times New Roman"/>
                <w:i/>
                <w:sz w:val="20"/>
                <w:szCs w:val="20"/>
              </w:rPr>
              <w:t>Cross-Sectional</w:t>
            </w:r>
          </w:p>
        </w:tc>
        <w:tc>
          <w:tcPr>
            <w:tcW w:w="2906" w:type="dxa"/>
          </w:tcPr>
          <w:p w14:paraId="7E46C29A"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P-value 0,01 yang berarti terdapat hubungan antara riwayat keluarga dengan kejadian dismenore.</w:t>
            </w:r>
          </w:p>
        </w:tc>
      </w:tr>
      <w:tr w:rsidR="003F4B63" w:rsidRPr="007B00F2" w14:paraId="7DB83EDE" w14:textId="77777777" w:rsidTr="00DA6113">
        <w:tc>
          <w:tcPr>
            <w:tcW w:w="2337" w:type="dxa"/>
          </w:tcPr>
          <w:p w14:paraId="738C3283"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noProof/>
                <w:sz w:val="20"/>
                <w:szCs w:val="20"/>
              </w:rPr>
              <w:t>Savitri, N. P. W. (2019). Hubungan Status Gizi dan Usia Menarche Dengan Kejadian Dismenore Siswi SMP Negeri 2 Sawan.</w:t>
            </w:r>
          </w:p>
        </w:tc>
        <w:tc>
          <w:tcPr>
            <w:tcW w:w="2337" w:type="dxa"/>
          </w:tcPr>
          <w:p w14:paraId="647AB683"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Bali, Indonesia</w:t>
            </w:r>
          </w:p>
        </w:tc>
        <w:tc>
          <w:tcPr>
            <w:tcW w:w="2338" w:type="dxa"/>
          </w:tcPr>
          <w:p w14:paraId="52B8A138"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 xml:space="preserve">Penelitian korelasional dengan teknik </w:t>
            </w:r>
            <w:r w:rsidRPr="007B00F2">
              <w:rPr>
                <w:rFonts w:ascii="Times New Roman" w:hAnsi="Times New Roman" w:cs="Times New Roman"/>
                <w:i/>
                <w:sz w:val="20"/>
                <w:szCs w:val="20"/>
              </w:rPr>
              <w:t>Simple Random Sampling</w:t>
            </w:r>
          </w:p>
        </w:tc>
        <w:tc>
          <w:tcPr>
            <w:tcW w:w="2906" w:type="dxa"/>
          </w:tcPr>
          <w:p w14:paraId="100DD530"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Nilai p=0,005, maka terdapat hubungan antara usia menarche dengan kejadian dismenore</w:t>
            </w:r>
          </w:p>
        </w:tc>
      </w:tr>
      <w:tr w:rsidR="003F4B63" w:rsidRPr="007B00F2" w14:paraId="6DCBF56E" w14:textId="77777777" w:rsidTr="00DA6113">
        <w:tc>
          <w:tcPr>
            <w:tcW w:w="2337" w:type="dxa"/>
          </w:tcPr>
          <w:p w14:paraId="2050BFD7"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noProof/>
                <w:sz w:val="20"/>
                <w:szCs w:val="20"/>
              </w:rPr>
              <w:t>Mouliza, N. (2020). Faktor yang Berhubungan dengan Kejadian Dismenore Pada Remaja Putri di MTS Negeri 3 Medan Tahun 2019.</w:t>
            </w:r>
          </w:p>
        </w:tc>
        <w:tc>
          <w:tcPr>
            <w:tcW w:w="2337" w:type="dxa"/>
          </w:tcPr>
          <w:p w14:paraId="54DC51E1"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Medan, Indonesia</w:t>
            </w:r>
          </w:p>
        </w:tc>
        <w:tc>
          <w:tcPr>
            <w:tcW w:w="2338" w:type="dxa"/>
          </w:tcPr>
          <w:p w14:paraId="233DF61D" w14:textId="77777777" w:rsidR="003F4B63" w:rsidRPr="007B00F2" w:rsidRDefault="003F4B63" w:rsidP="00DA6113">
            <w:pPr>
              <w:spacing w:line="360" w:lineRule="auto"/>
              <w:ind w:left="0" w:hanging="2"/>
              <w:jc w:val="both"/>
              <w:rPr>
                <w:rFonts w:ascii="Times New Roman" w:hAnsi="Times New Roman" w:cs="Times New Roman"/>
                <w:i/>
                <w:sz w:val="20"/>
                <w:szCs w:val="20"/>
              </w:rPr>
            </w:pPr>
            <w:r w:rsidRPr="007B00F2">
              <w:rPr>
                <w:rFonts w:ascii="Times New Roman" w:hAnsi="Times New Roman" w:cs="Times New Roman"/>
                <w:i/>
                <w:sz w:val="20"/>
                <w:szCs w:val="20"/>
              </w:rPr>
              <w:t>Cross-Sectional</w:t>
            </w:r>
          </w:p>
        </w:tc>
        <w:tc>
          <w:tcPr>
            <w:tcW w:w="2906" w:type="dxa"/>
          </w:tcPr>
          <w:p w14:paraId="1B17740E" w14:textId="77777777" w:rsidR="003F4B63" w:rsidRPr="007B00F2" w:rsidRDefault="003F4B63" w:rsidP="00DA6113">
            <w:pPr>
              <w:spacing w:line="360" w:lineRule="auto"/>
              <w:ind w:left="0" w:hanging="2"/>
              <w:jc w:val="both"/>
              <w:rPr>
                <w:rFonts w:ascii="Times New Roman" w:hAnsi="Times New Roman" w:cs="Times New Roman"/>
                <w:sz w:val="20"/>
                <w:szCs w:val="20"/>
              </w:rPr>
            </w:pPr>
            <w:r w:rsidRPr="007B00F2">
              <w:rPr>
                <w:rFonts w:ascii="Times New Roman" w:hAnsi="Times New Roman" w:cs="Times New Roman"/>
                <w:sz w:val="20"/>
                <w:szCs w:val="20"/>
              </w:rPr>
              <w:t>P= 0,045 terdapat hubungan usia menarche dengan dismenore.</w:t>
            </w:r>
          </w:p>
        </w:tc>
      </w:tr>
    </w:tbl>
    <w:p w14:paraId="1C96DCE4" w14:textId="239569DA" w:rsidR="003F4B63" w:rsidRPr="003F4B63" w:rsidRDefault="003F4B63" w:rsidP="003F4B63">
      <w:pPr>
        <w:ind w:left="0" w:hanging="2"/>
        <w:rPr>
          <w:rFonts w:ascii="Times New Roman" w:hAnsi="Times New Roman" w:cs="Times New Roman"/>
          <w:sz w:val="20"/>
          <w:szCs w:val="20"/>
        </w:rPr>
        <w:sectPr w:rsidR="003F4B63" w:rsidRPr="003F4B63" w:rsidSect="00CD452E">
          <w:pgSz w:w="11906" w:h="16838" w:code="9"/>
          <w:pgMar w:top="1134" w:right="1134" w:bottom="1134" w:left="1134" w:header="720" w:footer="720" w:gutter="0"/>
          <w:cols w:space="720"/>
          <w:docGrid w:linePitch="360"/>
        </w:sectPr>
      </w:pPr>
    </w:p>
    <w:p w14:paraId="7E50A3C3" w14:textId="3508362F" w:rsidR="00FC47C5" w:rsidRDefault="00CD452E">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4F6228"/>
          <w:sz w:val="20"/>
          <w:szCs w:val="20"/>
        </w:rPr>
      </w:pPr>
      <w:r>
        <w:rPr>
          <w:rFonts w:ascii="Times New Roman" w:eastAsia="Times New Roman" w:hAnsi="Times New Roman" w:cs="Times New Roman"/>
          <w:color w:val="4F6228"/>
          <w:sz w:val="20"/>
          <w:szCs w:val="20"/>
        </w:rPr>
        <w:t xml:space="preserve"> </w:t>
      </w:r>
    </w:p>
    <w:p w14:paraId="76A7713D" w14:textId="2F427EA2" w:rsidR="00FC47C5" w:rsidRDefault="00FC47C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4F6228"/>
          <w:sz w:val="20"/>
          <w:szCs w:val="20"/>
        </w:rPr>
      </w:pPr>
    </w:p>
    <w:p w14:paraId="10B03137" w14:textId="2500D7DB" w:rsidR="00FC47C5" w:rsidRDefault="005E1E4A">
      <w:pPr>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color w:val="000000"/>
          <w:sz w:val="20"/>
          <w:szCs w:val="20"/>
        </w:rPr>
        <w:t xml:space="preserve">HASIL DAN PEMBAHASAN </w:t>
      </w:r>
    </w:p>
    <w:p w14:paraId="525CCECA" w14:textId="5673747E" w:rsidR="00FC47C5" w:rsidRDefault="00FC47C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4F6228"/>
          <w:sz w:val="20"/>
          <w:szCs w:val="20"/>
        </w:rPr>
      </w:pPr>
    </w:p>
    <w:p w14:paraId="07C4D438" w14:textId="6EAEC900" w:rsidR="00FA5A21" w:rsidRPr="007B00F2" w:rsidRDefault="00C14601" w:rsidP="00FA5A21">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FA5A21" w:rsidRPr="007B00F2">
        <w:rPr>
          <w:rFonts w:ascii="Times New Roman" w:hAnsi="Times New Roman" w:cs="Times New Roman"/>
          <w:sz w:val="20"/>
          <w:szCs w:val="20"/>
        </w:rPr>
        <w:t xml:space="preserve">Menurut </w:t>
      </w:r>
      <w:r w:rsidR="00FA5A21" w:rsidRPr="007B00F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DOI":"10.12669/pjms.38.8.6177","ISSN":"1682024X","abstract":"Objectives: The study was aimed at evaluating the association between junk food consumption and BMI of adolescent girls along with the menstrual abnormalities and to compare it with controls. Methods: A cross-sectional study was conducted among 200 girls between 13 – 19 years of age at Bahria International Hospital, Lahore based on self-administered questionnaire from July 2021 to September 2021. The total subjects were divided in two groups Viz; Group-A which comprised of 100 girls with menstrual abnormalities and Group-B included 100 girls without menstrual problem (control group). The data recorded on the questionnaire about the demographic profile, anthropometric measurements, menstrual cycle characteristics, and dietary habits was subjected to statistical analysis using SPSS version 20 and ChiSquare was used to test quantitative significance between the two groups. Results: The mean age of participants was 17.02±1.76 years. It was observed that 40% girls had irregular menstrual cycle, 56% girls were suffering from dysmenorrhea and almost all girls of Group-I were suffering from premenstrual dysfunctions. The current study found a non-significant difference between two groups with regard to body mass index (P≥0.05). Significant difference was observed between two groups (P ≤ 0.05) as junk food consumption was high in Group-A as compared to Group-B. However, no significant difference was found between Group-A and B in relation to the consumption of salty snacks and frozen meat items (P≥0.05). Conclusion: The results suggested that junk food consumption affects menstrual cycle negatively however more studies are needed to confirm the association of BMI, consumption of salty snacks and frozen meat items with menstrual abnormalities.","author":[{"dropping-particle":"","family":"Latif","given":"Samreen","non-dropping-particle":"","parse-names":false,"suffix":""},{"dropping-particle":"","family":"Naz","given":"Saima","non-dropping-particle":"","parse-names":false,"suffix":""},{"dropping-particle":"","family":"Ashraf","given":"Shazia","non-dropping-particle":"","parse-names":false,"suffix":""},{"dropping-particle":"","family":"Jafri","given":"Saghir Ahmed","non-dropping-particle":"","parse-names":false,"suffix":""}],"container-title":"Pakistan Journal of Medical Sciences","id":"ITEM-1","issue":"8","issued":{"date-parts":[["2022"]]},"page":"2307-2312","title":"Junk food consumption in relation to menstrual abnormalities among adolescent girls: A comparative cross sectional study","type":"article-journal","volume":"38"},"uris":["http://www.mendeley.com/documents/?uuid=a19140a5-aa1b-4924-a673-510636ce4650"]}],"mendeley":{"formattedCitation":"(10)","manualFormatting":"10","plainTextFormattedCitation":"(10)","previouslyFormattedCitation":"(10)"},"properties":{"noteIndex":0},"schema":"https://github.com/citation-style-language/schema/raw/master/csl-citation.json"}</w:instrText>
      </w:r>
      <w:r w:rsidR="00FA5A21" w:rsidRPr="007B00F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10</w:t>
      </w:r>
      <w:r w:rsidR="00FA5A21" w:rsidRPr="007B00F2">
        <w:rPr>
          <w:rFonts w:ascii="Times New Roman" w:hAnsi="Times New Roman" w:cs="Times New Roman"/>
          <w:sz w:val="20"/>
          <w:szCs w:val="20"/>
        </w:rPr>
        <w:fldChar w:fldCharType="end"/>
      </w:r>
      <w:r w:rsidR="00FA5A21" w:rsidRPr="007B00F2">
        <w:rPr>
          <w:rFonts w:ascii="Times New Roman" w:hAnsi="Times New Roman" w:cs="Times New Roman"/>
          <w:sz w:val="20"/>
          <w:szCs w:val="20"/>
        </w:rPr>
        <w:t xml:space="preserve"> bahwa di antara semua kategori makanan </w:t>
      </w:r>
      <w:r w:rsidR="00FA5A21" w:rsidRPr="007B00F2">
        <w:rPr>
          <w:rFonts w:ascii="Times New Roman" w:hAnsi="Times New Roman" w:cs="Times New Roman"/>
          <w:i/>
          <w:sz w:val="20"/>
          <w:szCs w:val="20"/>
        </w:rPr>
        <w:t>junk food</w:t>
      </w:r>
      <w:r w:rsidR="00FA5A21" w:rsidRPr="007B00F2">
        <w:rPr>
          <w:rFonts w:ascii="Times New Roman" w:hAnsi="Times New Roman" w:cs="Times New Roman"/>
          <w:sz w:val="20"/>
          <w:szCs w:val="20"/>
        </w:rPr>
        <w:t xml:space="preserve"> tidak ditemukan hubungan yang signifikan antara konsumsi snack dan daging beku dengan gangguan menstruasi. Namun hubungan konsumsi daging beku dengan gangguan menstruasi perlu diteliti lebih lanjut.</w:t>
      </w:r>
    </w:p>
    <w:p w14:paraId="250E0C76" w14:textId="6420E756" w:rsidR="00FA5A21" w:rsidRPr="007B00F2" w:rsidRDefault="00C14601" w:rsidP="00FA5A21">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FA5A21" w:rsidRPr="007B00F2">
        <w:rPr>
          <w:rFonts w:ascii="Times New Roman" w:hAnsi="Times New Roman" w:cs="Times New Roman"/>
          <w:sz w:val="20"/>
          <w:szCs w:val="20"/>
        </w:rPr>
        <w:t xml:space="preserve">Menurut </w:t>
      </w:r>
      <w:r w:rsidR="00FA5A21" w:rsidRPr="007B00F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DOI":"10.7860/JCDR/2013/6464.3603","ISSN":"2249782X","abstract":"Context: Adolescence is the transitional phase of physical and mental development between childhood and adulthood and is characterized by immense hormonal changes.75% of girls experience some problems associated with menstruation. Aim: We tried to find out the prevalence of menstrual abnormalities in school going girls in Pondicherry and their association with dietary and exercise habits. Setting and Design: A cross-sectional questionnaire based study was conducted in adolescent girls who attained menarche in four secondary schools of Pondicherry, India. Material and Methods: All students who attained menarche and willing to participate in the study were invited to answer the questionnaire, which dealt with anthropometric data, socioeconomic data, menstrual history, and diet and exercise pattern. Statistical Analysis: Chi-square test and Fisher's exact test was used to compare the dietary and exercise patterns among students having menstrual abnormalities and those who do not have menstrual abnormalities. Results: A total of 853 students participated in the study. Dysmenorrhea and premenstrual symptoms were the most frequent problems encountered. Premenstrual symptoms were significantly more common among girls who were overweight, in girls who were eating junk food regularly, in girls who were eating less food (dieting) in order to lose weight and in those who were not doing regular physical activity. Dysmenorrhea was significantly more common in the girls who were dieting to lose weight. Passage of clots was also significantly high in the girls who were dieting. Conclusion: Lifestyle modifications like regular physical activity, decreasing the intake of junk food and promoting healthy eating habits should be emphasised in school health education programs to improve their menstrual health.","author":[{"dropping-particle":"","family":"Rupa Vani","given":"K.","non-dropping-particle":"","parse-names":false,"suffix":""},{"dropping-particle":"","family":"Veena","given":"K. S.","non-dropping-particle":"","parse-names":false,"suffix":""},{"dropping-particle":"","family":"Subitha","given":"L.","non-dropping-particle":"","parse-names":false,"suffix":""},{"dropping-particle":"","family":"Hemanth Kumar","given":"V. R.","non-dropping-particle":"","parse-names":false,"suffix":""},{"dropping-particle":"","family":"Bupathy","given":"A.","non-dropping-particle":"","parse-names":false,"suffix":""}],"container-title":"Journal of Clinical and Diagnostic Research","id":"ITEM-1","issue":"11","issued":{"date-parts":[["2013"]]},"page":"2537-2540","title":"Menstrual abnormalities in school going girls - Are they related to dietary and exercise pattern?","type":"article-journal","volume":"7"},"uris":["http://www.mendeley.com/documents/?uuid=08078f4a-6c5a-4377-9760-c9573c03d15c"]}],"mendeley":{"formattedCitation":"(11)","manualFormatting":"11","plainTextFormattedCitation":"(11)","previouslyFormattedCitation":"(11)"},"properties":{"noteIndex":0},"schema":"https://github.com/citation-style-language/schema/raw/master/csl-citation.json"}</w:instrText>
      </w:r>
      <w:r w:rsidR="00FA5A21" w:rsidRPr="007B00F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11</w:t>
      </w:r>
      <w:r w:rsidR="00FA5A21" w:rsidRPr="007B00F2">
        <w:rPr>
          <w:rFonts w:ascii="Times New Roman" w:hAnsi="Times New Roman" w:cs="Times New Roman"/>
          <w:sz w:val="20"/>
          <w:szCs w:val="20"/>
        </w:rPr>
        <w:fldChar w:fldCharType="end"/>
      </w:r>
      <w:r w:rsidR="00FA5A21" w:rsidRPr="007B00F2">
        <w:rPr>
          <w:rFonts w:ascii="Times New Roman" w:hAnsi="Times New Roman" w:cs="Times New Roman"/>
          <w:sz w:val="20"/>
          <w:szCs w:val="20"/>
        </w:rPr>
        <w:t xml:space="preserve"> menunjukkan hubungan antara masalah menstruasi dan faktor gaya hidup. Gangguan menstruasi secara signifikan lebih umum di antara anak perempuan yang kelebihan berat badan, pada anak perempuan yang makan </w:t>
      </w:r>
      <w:r w:rsidR="00FA5A21" w:rsidRPr="007B00F2">
        <w:rPr>
          <w:rFonts w:ascii="Times New Roman" w:hAnsi="Times New Roman" w:cs="Times New Roman"/>
          <w:i/>
          <w:sz w:val="20"/>
          <w:szCs w:val="20"/>
        </w:rPr>
        <w:t>junk food</w:t>
      </w:r>
      <w:r w:rsidR="00FA5A21" w:rsidRPr="007B00F2">
        <w:rPr>
          <w:rFonts w:ascii="Times New Roman" w:hAnsi="Times New Roman" w:cs="Times New Roman"/>
          <w:sz w:val="20"/>
          <w:szCs w:val="20"/>
        </w:rPr>
        <w:t xml:space="preserve"> terus menerus, porsi makan lebih sedikit (diet) untuk menurunkan berat badan dan mereka yang tidak melakukan aktivitas fisik secara teratur. Meskipun tidak signifikan secara statistik, dismenore lebih sering dialami oleh anak perempuan dalam kelompok kurus dan kelebihan berat badan. Dismenore secara signifikan lebih sering terjadi pada anak perempuan yang sedang diet untuk menurunkan berat badan (p=0,022).</w:t>
      </w:r>
    </w:p>
    <w:p w14:paraId="2700D379" w14:textId="1664EAE4" w:rsidR="00FA5A21" w:rsidRPr="007B00F2" w:rsidRDefault="00C14601" w:rsidP="00FA5A21">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FA5A21" w:rsidRPr="007B00F2">
        <w:rPr>
          <w:rFonts w:ascii="Times New Roman" w:hAnsi="Times New Roman" w:cs="Times New Roman"/>
          <w:sz w:val="20"/>
          <w:szCs w:val="20"/>
        </w:rPr>
        <w:t xml:space="preserve">Menurut </w:t>
      </w:r>
      <w:r w:rsidR="00FA5A21" w:rsidRPr="007B00F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DOI":"10.1186/s13030-016-0067-3","ISSN":"1751-0759","abstract":"Abstract Background: Premenstrual disorders such as premenstrual syndrome (PMS) and premenstrual dysphoric disorder (PMDD) interfere with the daily lives of adolescents. The causes of PMS and PMDD are unknown, but lifestyle habits, such as regular exercise and taste preference are known to be associated. This study was conducted to investigate how premenstrual symptoms affect the school life in Japanese high school students and whether there was a risk factor for school absenteeism that is dependent on the types of premenstrual symptoms or lifestyle habits. Methods: A school-based survey was conducted in Sendai, an industrial city in Japan. A total of 901 girls aged 15–19 with regular menstrual cycles were assessed using the self-reporting premenstrual symptoms questionnaire (PSQ) and questions regarding school absence, taste preference, and exercise. We classified the girls into ‘no/mild PMS’, ‘moderate-to-severe PMS’ and ‘PMDD’ according to the PSQ. The girls were classified into the ‘absent’ group if they were absent for more than 1 day per month. We used multivariate logistic analysis to examine the risk factors for school absenteeism. Results: The rates of ‘moderate-to-severe PMS’ and ‘PMDD’ were 9.9 and 3.1 %, respectively. A total of 107 girls (11.9 %) were classified into the ‘absent’ group. Significant differences were observed in the prevalence of all premenstrual symptoms (p &lt; 0.001), ‘age’ (p &lt; 0.001), ‘a preference for salty food’ (p =0.001), and ‘lack of regular exercise’ (p = 0.03) between the ‘absent’ and ‘non-absent’ groups. Multivariate analysis revealed that premenstrual symptoms such as ‘insomnia or hypersomnia’ (odds ratio [OR] 2.27, 95 % confidence interval [CI]: 1.46–4.17) and ‘physical symptoms’ (OR 2.24, 95 % CI: 1.37–3.66), ‘reduced social life activities’ (OR 2.71, 95 % CI 1.31–5.59), and ‘a preference for salty food’ (OR 1.89, 95 % CI: 1.20–2.98) were risk factors for school absenteeism. Conclusions: OneinnineJapanesefemalehighschoolstudentswereabsentfromschooldue to premenstrual symptoms. Physical premenstrual symptoms and lifestyles, such as a preference for salty food and a lack of regular exercise, were identified as risk factors for school absenteeism. Keywords: Premenstrual syndrome, Premenstrual dysphoric disorder, Japanese high school students, Adolescence, School absenteeism, Salty food, Exercise *","author":[{"dropping-particle":"","family":"Tadakawa","given":"Mari","non-dropping-particle":"","parse-names":false,"suffix":""},{"dropping-particle":"","family":"Takeda","given":"Takashi","non-dropping-particle":"","parse-names":false,"suffix":""},{"dropping-particle":"","family":"Monma","given":"Yasutake","non-dropping-particle":"","parse-names":false,"suffix":""},{"dropping-particle":"","family":"Koga","given":"Shoko","non-dropping-particle":"","parse-names":false,"suffix":""},{"dropping-particle":"","family":"Yaegashi","given":"Nobuo","non-dropping-particle":"","parse-names":false,"suffix":""}],"container-title":"BioPsychoSocial Medicine","id":"ITEM-1","issued":{"date-parts":[["2016"]]},"page":"1-7","publisher":"BioPsychoSocial Medicine","title":"The prevalence and risk factors of school absenteeism due to premenstrual disorders in Japanese high school students — a school-based cross-sectional study","type":"article-journal"},"uris":["http://www.mendeley.com/documents/?uuid=3e9fe420-e353-4d56-abae-4da869b16fd8"]}],"mendeley":{"formattedCitation":"(15)","manualFormatting":"15","plainTextFormattedCitation":"(15)","previouslyFormattedCitation":"(15)"},"properties":{"noteIndex":0},"schema":"https://github.com/citation-style-language/schema/raw/master/csl-citation.json"}</w:instrText>
      </w:r>
      <w:r w:rsidR="00FA5A21" w:rsidRPr="007B00F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15</w:t>
      </w:r>
      <w:r w:rsidR="00FA5A21" w:rsidRPr="007B00F2">
        <w:rPr>
          <w:rFonts w:ascii="Times New Roman" w:hAnsi="Times New Roman" w:cs="Times New Roman"/>
          <w:sz w:val="20"/>
          <w:szCs w:val="20"/>
        </w:rPr>
        <w:fldChar w:fldCharType="end"/>
      </w:r>
      <w:r w:rsidR="00FA5A21" w:rsidRPr="007B00F2">
        <w:rPr>
          <w:rFonts w:ascii="Times New Roman" w:hAnsi="Times New Roman" w:cs="Times New Roman"/>
          <w:sz w:val="20"/>
          <w:szCs w:val="20"/>
        </w:rPr>
        <w:t xml:space="preserve"> . Kebiasaan mengkonsumsi snack lebih sering terjadi selama beberapa dekade terakhir di Jepang, dan generasi yang lebih muda mengkonsumsi makanan ringan asin dan </w:t>
      </w:r>
      <w:r w:rsidR="00FA5A21" w:rsidRPr="007B00F2">
        <w:rPr>
          <w:rFonts w:ascii="Times New Roman" w:hAnsi="Times New Roman" w:cs="Times New Roman"/>
          <w:i/>
          <w:sz w:val="20"/>
          <w:szCs w:val="20"/>
        </w:rPr>
        <w:t>junk food</w:t>
      </w:r>
      <w:r w:rsidR="00FA5A21" w:rsidRPr="007B00F2">
        <w:rPr>
          <w:rFonts w:ascii="Times New Roman" w:hAnsi="Times New Roman" w:cs="Times New Roman"/>
          <w:sz w:val="20"/>
          <w:szCs w:val="20"/>
        </w:rPr>
        <w:t xml:space="preserve"> dalam jumlah yang lebih besar daripada generasi yang lebih tua. Hasil dari penelitian ini dapat meningkatkan kesadaran bahwa kebiasaan makan </w:t>
      </w:r>
      <w:r w:rsidR="00FA5A21" w:rsidRPr="007B00F2">
        <w:rPr>
          <w:rFonts w:ascii="Times New Roman" w:hAnsi="Times New Roman" w:cs="Times New Roman"/>
          <w:sz w:val="20"/>
          <w:szCs w:val="20"/>
        </w:rPr>
        <w:lastRenderedPageBreak/>
        <w:t xml:space="preserve">dan peningkatan konsumsi makanan ringan asin atau </w:t>
      </w:r>
      <w:r w:rsidR="00FA5A21" w:rsidRPr="007B00F2">
        <w:rPr>
          <w:rFonts w:ascii="Times New Roman" w:hAnsi="Times New Roman" w:cs="Times New Roman"/>
          <w:i/>
          <w:sz w:val="20"/>
          <w:szCs w:val="20"/>
        </w:rPr>
        <w:t>junk food</w:t>
      </w:r>
      <w:r w:rsidR="00FA5A21" w:rsidRPr="007B00F2">
        <w:rPr>
          <w:rFonts w:ascii="Times New Roman" w:hAnsi="Times New Roman" w:cs="Times New Roman"/>
          <w:sz w:val="20"/>
          <w:szCs w:val="20"/>
        </w:rPr>
        <w:t xml:space="preserve"> dapat berdampak besar pada kesehatan ginekologi wanita.</w:t>
      </w:r>
    </w:p>
    <w:p w14:paraId="65BDA32B" w14:textId="689F930F" w:rsidR="00FA5A21" w:rsidRPr="007B00F2" w:rsidRDefault="00C14601" w:rsidP="00FA5A21">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FA5A21" w:rsidRPr="007B00F2">
        <w:rPr>
          <w:rFonts w:ascii="Times New Roman" w:hAnsi="Times New Roman" w:cs="Times New Roman"/>
          <w:sz w:val="20"/>
          <w:szCs w:val="20"/>
        </w:rPr>
        <w:t xml:space="preserve">Menurut </w:t>
      </w:r>
      <w:r w:rsidR="00FA5A21" w:rsidRPr="007B00F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author":[{"dropping-particle":"","family":"Sari","given":"Dewi Nawang","non-dropping-particle":"","parse-names":false,"suffix":""},{"dropping-particle":"","family":"Azijah","given":"Izattul","non-dropping-particle":"","parse-names":false,"suffix":""},{"dropping-particle":"","family":"Herlina","given":"Lina","non-dropping-particle":"","parse-names":false,"suffix":""}],"id":"ITEM-1","issue":"1","issued":{"date-parts":[["2023"]]},"page":"71-78","title":"Hubungan Indeks Masa Tubuh ( IMT ) dan Pola Makan Dengan Kejadian Dismenorea Pada Remaja Putri di SMK PGRI 16 Jakarta","type":"article-journal","volume":"13"},"uris":["http://www.mendeley.com/documents/?uuid=2c4ee77b-555e-4d58-a872-0187bc80a5be"]}],"mendeley":{"formattedCitation":"(3)","manualFormatting":"3","plainTextFormattedCitation":"(3)","previouslyFormattedCitation":"(3)"},"properties":{"noteIndex":0},"schema":"https://github.com/citation-style-language/schema/raw/master/csl-citation.json"}</w:instrText>
      </w:r>
      <w:r w:rsidR="00FA5A21" w:rsidRPr="007B00F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3</w:t>
      </w:r>
      <w:r w:rsidR="00FA5A21" w:rsidRPr="007B00F2">
        <w:rPr>
          <w:rFonts w:ascii="Times New Roman" w:hAnsi="Times New Roman" w:cs="Times New Roman"/>
          <w:sz w:val="20"/>
          <w:szCs w:val="20"/>
        </w:rPr>
        <w:fldChar w:fldCharType="end"/>
      </w:r>
      <w:r w:rsidR="00FA5A21" w:rsidRPr="007B00F2">
        <w:rPr>
          <w:rFonts w:ascii="Times New Roman" w:hAnsi="Times New Roman" w:cs="Times New Roman"/>
          <w:sz w:val="20"/>
          <w:szCs w:val="20"/>
        </w:rPr>
        <w:t xml:space="preserve"> kejadian Hasil uji statistik menunjukkan nilai p value= 0.558 (p &gt; 0,05) artinya tidak ada hubungan antara pola makan dengan kejadian dismenorea.</w:t>
      </w:r>
    </w:p>
    <w:p w14:paraId="37299D23" w14:textId="5081E28D" w:rsidR="00FA5A21" w:rsidRPr="007B00F2" w:rsidRDefault="00C14601" w:rsidP="00FA5A21">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FA5A21" w:rsidRPr="007B00F2">
        <w:rPr>
          <w:rFonts w:ascii="Times New Roman" w:hAnsi="Times New Roman" w:cs="Times New Roman"/>
          <w:sz w:val="20"/>
          <w:szCs w:val="20"/>
        </w:rPr>
        <w:t xml:space="preserve">Menurut </w:t>
      </w:r>
      <w:r w:rsidR="00FA5A21" w:rsidRPr="007B00F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DOI":"10.20473/imhsj.v6i1.2022.83-95","abstract":"Abstract Introduction: More than 50% of women in each country on the world have dysmenorrhea. Dysmenorrhea can disturbing daily activities ,reduces the quality of life and learning activity indeed absent from school for a few hours or days. The purpose of this study is to determine corelation between diet and the severity of dysmenorrhea in SMK Negeri 2 Lumajang. Method: This study used observational analytic study design with a cross-sectional approach. The population was all female student in SMK Negeri 2 Lumajang. Total sample are 89 students calculated with Slovin formula. Used questionnaire as a instrument. Analysis of this study using chi square test. Result: Most of the respondents had good fat intake, while intake of Ca and Fe was less, frequency of eating 2x/day, total of bad intakes was 2, frequency of eating 2x/day, and severity of dysmenorrhea is severe dysmenorrhea . results of the chi square analysis of fat towards severity of dysmenorrhoea got p = 0.001, on fe, ca and the amount of intake that did not match towards severity of dysmenorrhoea, p = 0.000 and on the frequency of dysmenorrhea towars severity of dysmenorrhea, p = 0.773. Conclusion : there is a corelation between dietary habbit according to intake of fat, Fe, Ca, total bad intake with the severity of dysmenorrhea. And there is no corelation between dietary habbit according to eating frequency with the severity of dysmenorrhea. ","author":[{"dropping-particle":"","family":"Damayanti","given":"Arvelina Novia","non-dropping-particle":"","parse-names":false,"suffix":""},{"dropping-particle":"","family":"Setyoboedi","given":"Bagus","non-dropping-particle":"","parse-names":false,"suffix":""},{"dropping-particle":"","family":"Fatmaningrum","given":"Widati","non-dropping-particle":"","parse-names":false,"suffix":""}],"container-title":"Indonesian Midwifery and Health Sciences Journal","id":"ITEM-1","issue":"1","issued":{"date-parts":[["2022"]]},"page":"83-95","title":"Correlation Between Dietary Habbits With Severity of Dysmenorrhea Among Aldolescent Girl","type":"article-journal","volume":"6"},"uris":["http://www.mendeley.com/documents/?uuid=d0b653e4-5c58-4cd9-b93f-1e8208b961f6"]}],"mendeley":{"formattedCitation":"(4)","manualFormatting":"4","plainTextFormattedCitation":"(4)","previouslyFormattedCitation":"(4)"},"properties":{"noteIndex":0},"schema":"https://github.com/citation-style-language/schema/raw/master/csl-citation.json"}</w:instrText>
      </w:r>
      <w:r w:rsidR="00FA5A21" w:rsidRPr="007B00F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4</w:t>
      </w:r>
      <w:r w:rsidR="00FA5A21" w:rsidRPr="007B00F2">
        <w:rPr>
          <w:rFonts w:ascii="Times New Roman" w:hAnsi="Times New Roman" w:cs="Times New Roman"/>
          <w:sz w:val="20"/>
          <w:szCs w:val="20"/>
        </w:rPr>
        <w:fldChar w:fldCharType="end"/>
      </w:r>
      <w:r w:rsidR="00FA5A21" w:rsidRPr="007B00F2">
        <w:rPr>
          <w:rFonts w:ascii="Times New Roman" w:hAnsi="Times New Roman" w:cs="Times New Roman"/>
          <w:sz w:val="20"/>
          <w:szCs w:val="20"/>
        </w:rPr>
        <w:t xml:space="preserve"> hasil uji statistik </w:t>
      </w:r>
      <w:r w:rsidR="00FA5A21" w:rsidRPr="007B00F2">
        <w:rPr>
          <w:rFonts w:ascii="Times New Roman" w:hAnsi="Times New Roman" w:cs="Times New Roman"/>
          <w:i/>
          <w:sz w:val="20"/>
          <w:szCs w:val="20"/>
        </w:rPr>
        <w:t>Chi-Square</w:t>
      </w:r>
      <w:r w:rsidR="00FA5A21" w:rsidRPr="007B00F2">
        <w:rPr>
          <w:rFonts w:ascii="Times New Roman" w:hAnsi="Times New Roman" w:cs="Times New Roman"/>
          <w:sz w:val="20"/>
          <w:szCs w:val="20"/>
        </w:rPr>
        <w:t xml:space="preserve"> didapatkan signifikansi sebesar p=0,808 (&gt;p0,05) sehingga dapat disimpulkan bahwa tidak terdapat hubungan antara derajat keparahan dismenore dengan frekuensi makan pada remaja putri.</w:t>
      </w:r>
    </w:p>
    <w:p w14:paraId="527E0C80" w14:textId="5097D7D7" w:rsidR="00FA5A21" w:rsidRPr="007B00F2" w:rsidRDefault="00C14601" w:rsidP="00FA5A21">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FA5A21" w:rsidRPr="007B00F2">
        <w:rPr>
          <w:rFonts w:ascii="Times New Roman" w:hAnsi="Times New Roman" w:cs="Times New Roman"/>
          <w:sz w:val="20"/>
          <w:szCs w:val="20"/>
        </w:rPr>
        <w:t xml:space="preserve">Menurut </w:t>
      </w:r>
      <w:r w:rsidR="00FA5A21" w:rsidRPr="007B00F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DOI":"10.20961/agrihealth.v2i2.54327","ISSN":"2722-0656","abstract":"&lt;p&gt;&lt;em&gt;&lt;span lang=\"EN-US\"&gt;Primary dysmenorrhea is menstrual pain since menarche, there are no abnormalities in the uterus. Family history is a risk factor for primary dysmenorrhea. Physical activity and a good diet of women have the possibility to prevent it happening. This study aims to analyze the relationship between family history, physical activity and diet with the incidence of primary dysmenorrhea in women. This research is an analytic observational study with a cross-sectional approach. Sampling was done by the accidental non-probability sampling method. Data collection was taken based on respondents' answers to online questionnaires. The measuring tool used is the google form. 58.0% of respondents had a family history of primary dysmenorrhea, 91.6% of respondents did not have sufficient physical activity and 95.5% did not have a good diet. The results of the Chi-square test showed that family history had a significant relationship with the incidence of primary dysmenorrhea with a p-value of 0.000 &amp;lt; 0.05. Physical activity and diet did not have a relationship with the incidence of primary dysmenorrhea (p-value 0.285 and p-value 0.419). Generally, respondents in this study have a poor diet and physical activity, so this affects the results of the analysis. To get a more adequate answer, it is necessary to conduct research with a good diet and physical activity intervention design for dysmenorrhea respondents.&lt;/span&gt;&lt;/em&gt;&lt;/p&gt;","author":[{"dropping-particle":"","family":"Septiyani","given":"Tasya","non-dropping-particle":"","parse-names":false,"suffix":""},{"dropping-particle":"","family":"Simamora","given":"Sarmalina","non-dropping-particle":"","parse-names":false,"suffix":""}],"container-title":"AgriHealth: Journal of Agri-food, Nutrition and Public Health","id":"ITEM-1","issue":"2","issued":{"date-parts":[["2022"]]},"page":"88","title":"Riwayat Keluarga, Aktivitas Fisik dan Pola Makan terhadap Kejadian Dismenorea Primer pada Wanita","type":"article-journal","volume":"2"},"uris":["http://www.mendeley.com/documents/?uuid=5f63263c-3c2c-460e-a790-9f80eee8cb95"]}],"mendeley":{"formattedCitation":"(12)","manualFormatting":"12","plainTextFormattedCitation":"(12)","previouslyFormattedCitation":"(12)"},"properties":{"noteIndex":0},"schema":"https://github.com/citation-style-language/schema/raw/master/csl-citation.json"}</w:instrText>
      </w:r>
      <w:r w:rsidR="00FA5A21" w:rsidRPr="007B00F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12</w:t>
      </w:r>
      <w:r w:rsidR="00FA5A21" w:rsidRPr="007B00F2">
        <w:rPr>
          <w:rFonts w:ascii="Times New Roman" w:hAnsi="Times New Roman" w:cs="Times New Roman"/>
          <w:sz w:val="20"/>
          <w:szCs w:val="20"/>
        </w:rPr>
        <w:fldChar w:fldCharType="end"/>
      </w:r>
      <w:r w:rsidR="00FA5A21" w:rsidRPr="007B00F2">
        <w:rPr>
          <w:rFonts w:ascii="Times New Roman" w:hAnsi="Times New Roman" w:cs="Times New Roman"/>
          <w:sz w:val="20"/>
          <w:szCs w:val="20"/>
        </w:rPr>
        <w:t xml:space="preserve"> Pada penelitian ini sedikit sekali responden yang menjawab bahwa pola makannya tergolong baik. Dalam situasi yang serba cepat, serba praktis dan tersedianya jenis makanan enak yang kurang seimbang saat ini, sangat mempengaruhi kebiasaan seseorang, termasuk remaja putri. Pola makan yang buruk dapat menyebabkan responden menderita dismenorea. </w:t>
      </w:r>
    </w:p>
    <w:p w14:paraId="48B25A99" w14:textId="59102DB7" w:rsidR="00FA5A21" w:rsidRPr="007B00F2" w:rsidRDefault="00C14601" w:rsidP="00FA5A21">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FA5A21" w:rsidRPr="007B00F2">
        <w:rPr>
          <w:rFonts w:ascii="Times New Roman" w:hAnsi="Times New Roman" w:cs="Times New Roman"/>
          <w:sz w:val="20"/>
          <w:szCs w:val="20"/>
        </w:rPr>
        <w:t xml:space="preserve">Menurut </w:t>
      </w:r>
      <w:r w:rsidR="00FA5A21" w:rsidRPr="007B00F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DOI":"10.21608/pshj.2022.250026","abstract":"Beberapa fakta menyebutkan bahwa pola makan yang sehat dapat meminimalisir terjadinya Dismenorhea sedangkan memiliki pola makan yang tidak sehat akan memicu terjadinya Dismenorhea. Oleh sebab itu untuk mengetahui lebih jelas tentang hubungan pola makan terhadap terjadinya Dismenorhea, maka dilakukanlah penelitian mengenai hubungan pola makan dengan Dismenorhea pada remaja putri di Desa Tanjungsari. Tujuan dari penelitian ini menunjukkan pola makan dengan dismenorhea pada remaja putri di Desa Tanjungsari. Jenis penelitian analitik observasional, pendekatan yang digunakan cross sectional. Sampel yang diperoleh 18 orang, tehnik sampling yang digunakan adalah total sampling. Penelitian dilakukan di Desa Tanjungsari, Kecamatan Tirtomoyo, Kabupaten Wonogiri pada bulan Mei sampai dengan Juli tahun 2022. Analisis data yang digunakan Analisis Univariat dan Analisis Bivariat yang terdiri dari Uji Bivariat, Uji Reliabilitas dan Uji Chi Square. Hasil yang didapatkan dari penelitian bahwa usia remaja putri yang rentan menderita dismenorhea sekitar 16 tahun sampai denagn 19 tahun sebesar 55,6%. Derajad dismenorhea yang diderita oleh 13 remaja dari 18 responden atau 72,2% dari remaja putri Tanjungsari adalah tingkat berat. Nyeri yang diderita ditingkat dimana nyeri dibagian bawah perut yang sangat dan mengakibatkan kurangnya nafsu makan, dan dapat berakibat pingsan. Hal ini sejalan dengan hasil analisa hubungan antara pola makan dengan gejala dismenorhea. Nilai yang didapatkan p-value sebesar 0,003 &lt; 0,05 yang berarti bahwa terdapat hubungan antara pola makan dengan kejadian dismenorhea. Sesuai dengan hasil penelitian di atas, maka dapat disimpulkan derajad dismenorhea yang menunjukkan bahwa nyeri yang diderita sudah mencapai tingkat yang berat, maka hasil tersebut sejalan dengan hasil analisa hubungan antara pola makan dengan gejala tersebut. Dalam artian bahwa benar-benar terdapat hubungan antara pola makan dengan kejadian dismenorhea.","author":[{"dropping-particle":"","family":"Suciati, E. Hapsari","given":"Wijayanti","non-dropping-particle":"","parse-names":false,"suffix":""}],"id":"ITEM-1","issue":"1","issued":{"date-parts":[["2022"]]},"page":"1-52","title":"HUBUNGAN POLA MAKAN DENGAN DISMENORHEA PADA REMAJA PUTRI DI DESA TANJUNGSARI","type":"article-journal","volume":"10"},"uris":["http://www.mendeley.com/documents/?uuid=1882a7e5-8dfc-4c0f-8a95-c66a372b36d3"]}],"mendeley":{"formattedCitation":"(7)","manualFormatting":"7","plainTextFormattedCitation":"(7)","previouslyFormattedCitation":"(7)"},"properties":{"noteIndex":0},"schema":"https://github.com/citation-style-language/schema/raw/master/csl-citation.json"}</w:instrText>
      </w:r>
      <w:r w:rsidR="00FA5A21" w:rsidRPr="007B00F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7</w:t>
      </w:r>
      <w:r w:rsidR="00FA5A21" w:rsidRPr="007B00F2">
        <w:rPr>
          <w:rFonts w:ascii="Times New Roman" w:hAnsi="Times New Roman" w:cs="Times New Roman"/>
          <w:sz w:val="20"/>
          <w:szCs w:val="20"/>
        </w:rPr>
        <w:fldChar w:fldCharType="end"/>
      </w:r>
      <w:r w:rsidR="00FA5A21" w:rsidRPr="007B00F2">
        <w:rPr>
          <w:rFonts w:ascii="Times New Roman" w:hAnsi="Times New Roman" w:cs="Times New Roman"/>
          <w:sz w:val="20"/>
          <w:szCs w:val="20"/>
        </w:rPr>
        <w:t xml:space="preserve"> Hasil penelitiannya bahwa tidak ada remaja putri yang mengalami pola makan baik, dan sebanyak 13 remaja putri mengalami pola makan yang buruk sebesar 72,2%, sedangkan 27,8 % atau 5 remaja putri lainnya masih terasa cukup baik dalam mengatur pola makannya. Dan dapat dikatakan bahwa remaja putri yang pola makannya kurang baik mempengaruhi gejala dismenorhea, sehingga kondisi badan akan semakin memburuk. </w:t>
      </w:r>
    </w:p>
    <w:p w14:paraId="7D4A8016" w14:textId="7DF96858" w:rsidR="00FA5A21" w:rsidRPr="007B00F2" w:rsidRDefault="00C14601" w:rsidP="00FA5A21">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FA5A21" w:rsidRPr="007B00F2">
        <w:rPr>
          <w:rFonts w:ascii="Times New Roman" w:hAnsi="Times New Roman" w:cs="Times New Roman"/>
          <w:sz w:val="20"/>
          <w:szCs w:val="20"/>
        </w:rPr>
        <w:t xml:space="preserve">Menurut </w:t>
      </w:r>
      <w:r w:rsidR="00FA5A21" w:rsidRPr="007B00F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DOI":"10.26630/jk.v8i1.392","ISSN":"2086-7751","abstract":"Masalah kesehatan yang sering timbul dan yang paling banyak dialami wanita pada saat menstruasi, adalah nyeri haid atau dismenore, faktor yang dapat mempengaruhi terjadinya dismenore yaitu kebiasaan makan, kurang berolahraga, jumlah darah haid yang banyak, nulipara, riwayat keluarga, dan faktor psikis Tujuan untuk mengetahui analisis faktor yang berhubungan dengan kejadian dismenore pada santriwati di Pesantren Darul Aman Gombara Makassar Metode penelitian deskriptif analitik dengan pendekatan cross sectional study. Penelitian ini menggunakan populasi seluruh santriwati yang duduk dikelas X, XI, dan kelas XII Pemilihan sampel ditentukan dengan cara Non Probility Sampling Consecutive Sampling, dengan jumlah sampel berjumlah 50 responden. Penelitian dilakukan di Pesantren Darul Aman Gombara Makassar. Pengolahan data menggunakan bantuan computer dan disajikan dalam bentuk tabel distribusi frekuensi dan tabulasi silang dengan uji Chi Square dengan batas kemaknaan (a = 0,05). Hasil penelitian Berdasarkan hasil penelitian yang dilakukan, menunjukkan bahwa ada hubungan antara kebiasaan makan yang buruk dengan kejadian dismenore (Value = 0,001), kebiasaan olahraga yang kurang dengan kejadian dismenore (Value = 0,000) sedangkan, factor psikis tidak memiliki hubungan yang bermakna terhadap kejadian dismenore (Value = 0,132). (temuan utama). Kesimpulan kebiasaan makan dan olahraga yang kurang memiliki pengaruh yang signifikan terhadap kejadian dismenore primer.","author":[{"dropping-particle":"","family":"Y. Taqiyah, F. Jama","given":"Najihah","non-dropping-particle":"","parse-names":false,"suffix":""}],"container-title":"Jurnal Kesehatan","id":"ITEM-1","issue":"1","issued":{"date-parts":[["2022"]]},"page":"41","title":"Analisis Faktor yang Berhubungan dengan Kejadian Dismenore Primer","type":"article-journal","volume":"17"},"uris":["http://www.mendeley.com/documents/?uuid=07b1d551-1e27-499e-a3e0-fc26d688d08a"]}],"mendeley":{"formattedCitation":"(6)","manualFormatting":"6","plainTextFormattedCitation":"(6)","previouslyFormattedCitation":"(6)"},"properties":{"noteIndex":0},"schema":"https://github.com/citation-style-language/schema/raw/master/csl-citation.json"}</w:instrText>
      </w:r>
      <w:r w:rsidR="00FA5A21" w:rsidRPr="007B00F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6</w:t>
      </w:r>
      <w:r w:rsidR="00FA5A21" w:rsidRPr="007B00F2">
        <w:rPr>
          <w:rFonts w:ascii="Times New Roman" w:hAnsi="Times New Roman" w:cs="Times New Roman"/>
          <w:sz w:val="20"/>
          <w:szCs w:val="20"/>
        </w:rPr>
        <w:fldChar w:fldCharType="end"/>
      </w:r>
      <w:r w:rsidR="00FA5A21" w:rsidRPr="007B00F2">
        <w:rPr>
          <w:rFonts w:ascii="Times New Roman" w:hAnsi="Times New Roman" w:cs="Times New Roman"/>
          <w:sz w:val="20"/>
          <w:szCs w:val="20"/>
        </w:rPr>
        <w:t xml:space="preserve"> Berdasarkan hasil analisis dengan menggunakan uji statistik </w:t>
      </w:r>
      <w:r w:rsidR="00FA5A21" w:rsidRPr="007B00F2">
        <w:rPr>
          <w:rFonts w:ascii="Times New Roman" w:hAnsi="Times New Roman" w:cs="Times New Roman"/>
          <w:i/>
          <w:sz w:val="20"/>
          <w:szCs w:val="20"/>
        </w:rPr>
        <w:t>Chi-Square</w:t>
      </w:r>
      <w:r w:rsidR="00FA5A21" w:rsidRPr="007B00F2">
        <w:rPr>
          <w:rFonts w:ascii="Times New Roman" w:hAnsi="Times New Roman" w:cs="Times New Roman"/>
          <w:sz w:val="20"/>
          <w:szCs w:val="20"/>
        </w:rPr>
        <w:t xml:space="preserve"> maka diperoleh nilai p: 0,001 yang menunjukkan p &lt; a (0,05), hal ini berarti ada hubungan yang bermakna antara konsumsi makanan yang buruk terhadap kejadian dismenore.</w:t>
      </w:r>
    </w:p>
    <w:p w14:paraId="2E20CA66" w14:textId="70380381" w:rsidR="00FA5A21" w:rsidRPr="007B00F2" w:rsidRDefault="00C14601" w:rsidP="00FA5A21">
      <w:pPr>
        <w:spacing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FA5A21" w:rsidRPr="007B00F2">
        <w:rPr>
          <w:rFonts w:ascii="Times New Roman" w:hAnsi="Times New Roman" w:cs="Times New Roman"/>
          <w:sz w:val="20"/>
          <w:szCs w:val="20"/>
        </w:rPr>
        <w:t xml:space="preserve">Menurut </w:t>
      </w:r>
      <w:r w:rsidR="00FA5A21" w:rsidRPr="007B00F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author":[{"dropping-particle":"","family":"Irmawati","given":"Elli","non-dropping-particle":"","parse-names":false,"suffix":""},{"dropping-particle":"","family":"Qariati","given":"Nurul Indah","non-dropping-particle":"","parse-names":false,"suffix":""},{"dropping-particle":"","family":"Widyarni","given":"Ari","non-dropping-particle":"","parse-names":false,"suffix":""}],"container-title":"Kesehatan Masyarakat","id":"ITEM-1","issue":"2","issued":{"date-parts":[["2020"]]},"page":"4-9","title":"Hubungan Aktivitas Fisik Dan Pola Makan Dengan Kejadian","type":"article-journal","volume":"28"},"uris":["http://www.mendeley.com/documents/?uuid=ab212b0c-a7a0-4a12-ba13-dbbe99e59783"]}],"mendeley":{"formattedCitation":"(5)","manualFormatting":"5","plainTextFormattedCitation":"(5)","previouslyFormattedCitation":"(5)"},"properties":{"noteIndex":0},"schema":"https://github.com/citation-style-language/schema/raw/master/csl-citation.json"}</w:instrText>
      </w:r>
      <w:r w:rsidR="00FA5A21" w:rsidRPr="007B00F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5</w:t>
      </w:r>
      <w:r w:rsidR="00FA5A21" w:rsidRPr="007B00F2">
        <w:rPr>
          <w:rFonts w:ascii="Times New Roman" w:hAnsi="Times New Roman" w:cs="Times New Roman"/>
          <w:sz w:val="20"/>
          <w:szCs w:val="20"/>
        </w:rPr>
        <w:fldChar w:fldCharType="end"/>
      </w:r>
      <w:r w:rsidR="00FA5A21" w:rsidRPr="007B00F2">
        <w:rPr>
          <w:rFonts w:ascii="Times New Roman" w:hAnsi="Times New Roman" w:cs="Times New Roman"/>
          <w:sz w:val="20"/>
          <w:szCs w:val="20"/>
        </w:rPr>
        <w:t xml:space="preserve"> uji statistik menunjukkan bahwa tidak terdapat hubungan antara pola makan dengan dismenore, hal ini ditunjukkan dengan nilai  = 0.113 &gt; 0.05</w:t>
      </w:r>
    </w:p>
    <w:p w14:paraId="3B016F04" w14:textId="77777777" w:rsidR="00FA5A21" w:rsidRPr="007B00F2" w:rsidRDefault="00FA5A21" w:rsidP="00FA5A21">
      <w:pPr>
        <w:spacing w:after="0" w:line="360" w:lineRule="auto"/>
        <w:ind w:left="0" w:hanging="2"/>
        <w:jc w:val="both"/>
        <w:rPr>
          <w:rFonts w:ascii="Times New Roman" w:hAnsi="Times New Roman" w:cs="Times New Roman"/>
          <w:b/>
          <w:sz w:val="20"/>
          <w:szCs w:val="20"/>
        </w:rPr>
      </w:pPr>
      <w:r w:rsidRPr="007B00F2">
        <w:rPr>
          <w:rFonts w:ascii="Times New Roman" w:hAnsi="Times New Roman" w:cs="Times New Roman"/>
          <w:b/>
          <w:sz w:val="20"/>
          <w:szCs w:val="20"/>
        </w:rPr>
        <w:t>Faktor lain yang menyebabkan dismenore</w:t>
      </w:r>
    </w:p>
    <w:p w14:paraId="410CBCA0" w14:textId="720F5B54" w:rsidR="00FA5A21" w:rsidRPr="007B00F2" w:rsidRDefault="00C14601" w:rsidP="00FA5A21">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FA5A21" w:rsidRPr="007B00F2">
        <w:rPr>
          <w:rFonts w:ascii="Times New Roman" w:hAnsi="Times New Roman" w:cs="Times New Roman"/>
          <w:sz w:val="20"/>
          <w:szCs w:val="20"/>
        </w:rPr>
        <w:t xml:space="preserve">Menurut </w:t>
      </w:r>
      <w:r w:rsidR="00FA5A21" w:rsidRPr="007B00F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DOI":"10.3390/ijerph19031439","ISSN":"16604601","PMID":"35162469","abstract":"The physiology of reproduction is affected by psychological distress through neuroendocrine pathways. Historically, COVID-19 is one of the most stressful events with devastating consequences. This research aims to investigate the relationship between dysmenorrhea, PMS, and reproductive tract health on one hand, and COVID-19-related anxiety, depression, and stress on the other among medical students in Jordan. Medical students were invited through teaching platforms and social media to complete an online survey. SPSS software was used to analyze data. A total of 385 medical students participated in this research. Hence, 49.9% of the study population reported severe dysmenorrhea during COVID-19 compared to 36.9% before COVID-19 (p = 0.000). Dysmenorrhea was significantly associated with disruptions of sport and daily activities during COVID-19 (p = 0.015 and p = 0.002, respectively). The prevalence of PMS components, e.g., mastalgia, fatigue, headache, palpitation, and emotional and sleep disturbances, was raised during COVID-19 compared with before (p &lt; 0.05). Symptoms of genitourinary tract infections, such as lower abdominal pain, vaginal discharge, genitalia rash/ulcers and itching, and urgency, were significantly increased after COVID-19 (p &lt; 0.05). Positive Pearson correlations between COVID-19-associated mental health disorders and dysmenorrhea severity, PMS, and genital tract health abnormalities were observed (p &lt; 0.05). The multiple linear regression model revealed that dysmenorrhea severity, PMS symptoms like palpitation, and genitourinary symptoms like lower abdominal pain and urgency were associated with worsening of depression, while dysuria was associated with a protective effect against depression. Moreover, it was observed that dysmenorrhea severity, PMS symptoms, such as headache and palpitation, and urinary urgency were associated with aggravation of anxiety. However, food craving and dysuria were protective against anxiety. Finally, dysmenorrhea severity, PMS symptoms of headache and palpitation, lower abdominal pain, and urgency were related to worsening of stress, whereas the premenstrual symptom of breast pain was a protective factor against stress. This work showed that COVID-19 pandemic-related psychological distress and menstrual, premenstrual, and genitourinary symptoms are closely related. Further future work is required to evaluate the long lasting-effects of the pandemic on mental health and the physiology of reproduction.","author":[{"dropping-particle":"","family":"Aolymat","given":"Iman","non-dropping-particle":"","parse-names":false,"suffix":""},{"dropping-particle":"","family":"Khasawneh","given":"Ashraf I.","non-dropping-particle":"","parse-names":false,"suffix":""},{"dropping-particle":"","family":"Al-Tamimi","given":"Mohammad","non-dropping-particle":"","parse-names":false,"suffix":""}],"container-title":"International Journal of Environmental Research and Public Health","id":"ITEM-1","issue":"3","issued":{"date-parts":[["2022"]]},"title":"COVID-19-Associated Mental Health Impact on Menstrual Function Aspects: Dysmenorrhea &amp; Premenstrual Syndrome, and Genitourinary Tract Health: A Cross Sectional Study among Jordanian Medical Students","type":"article-journal","volume":"19"},"uris":["http://www.mendeley.com/documents/?uuid=660f3542-046e-43f9-b550-0a4d15acc002"]}],"mendeley":{"formattedCitation":"(13)","manualFormatting":"13","plainTextFormattedCitation":"(13)","previouslyFormattedCitation":"(13)"},"properties":{"noteIndex":0},"schema":"https://github.com/citation-style-language/schema/raw/master/csl-citation.json"}</w:instrText>
      </w:r>
      <w:r w:rsidR="00FA5A21" w:rsidRPr="007B00F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13</w:t>
      </w:r>
      <w:r w:rsidR="00FA5A21" w:rsidRPr="007B00F2">
        <w:rPr>
          <w:rFonts w:ascii="Times New Roman" w:hAnsi="Times New Roman" w:cs="Times New Roman"/>
          <w:sz w:val="20"/>
          <w:szCs w:val="20"/>
        </w:rPr>
        <w:fldChar w:fldCharType="end"/>
      </w:r>
      <w:r w:rsidR="00FA5A21" w:rsidRPr="007B00F2">
        <w:rPr>
          <w:rFonts w:ascii="Times New Roman" w:hAnsi="Times New Roman" w:cs="Times New Roman"/>
          <w:sz w:val="20"/>
          <w:szCs w:val="20"/>
        </w:rPr>
        <w:t xml:space="preserve"> . Uji korelasi menunjukkan korelasi positif yang signifikan (p &lt;0,05) antara total skor DASS-21, dan subskor depresi, kecemasan, dan stres dengan tingkat keparahan dismenore.</w:t>
      </w:r>
    </w:p>
    <w:p w14:paraId="20AD2D9A" w14:textId="53996C94" w:rsidR="00FA5A21" w:rsidRPr="007B00F2" w:rsidRDefault="00C14601" w:rsidP="00FA5A21">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FA5A21" w:rsidRPr="007B00F2">
        <w:rPr>
          <w:rFonts w:ascii="Times New Roman" w:hAnsi="Times New Roman" w:cs="Times New Roman"/>
          <w:sz w:val="20"/>
          <w:szCs w:val="20"/>
        </w:rPr>
        <w:t xml:space="preserve">Menurut </w:t>
      </w:r>
      <w:r w:rsidR="00FA5A21" w:rsidRPr="007B00F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DOI":"10.4274/jcrpe.2026","ISSN":"13085735","PMID":"26758209","abstract":"Objective: Clinicians should show an awareness on the menstrual characteristics of adolescent girls which may differ from adults in some aspects. To define menstrual cycle features among high school girls residing in a city center in southeastern Turkey. Methods: A cross-sectional survey was conducted on 1256 girls attending a high school located in the city center of Elazığ, Turkey. Data from 879 girls (median age, 16.2 years; range, 13.6-19.2 years) who agreed to participate in the study and had started to menstruate were evaluated. Results: Mean age at menarche was 12.7±1.3 years (range, 8.2-17.3 years). The mean cycle duration was 28.7±4.4 days, and the mean menstrual flow lasted 5.9±1.3 days. Severe, moderate, and mild dysmenorrhea was reported in 29%, 43%, and 28% of the girls, respectively, and 52% used analgesics for dysmenorrhea. A total of 34% of the girls defined their menstrual cycle as irregular, and 32% reported school absenteeism due to menstruation-associated complaints (pain and/or heavy bleeding). Menstrual bleeding affected attendance to classes and other school activities, daily work, social, family, and friend relationships, as well as sports/exercise activities in 43%, 49%, 58%, 48%, 44%, and 60% of the participants, respectively. In total, 30% of the responders had a problem with menstruation, and 12% and 17% of these stated that they consulted a primary care physician or specialist, respectively. Conclusion: Dysmenorrhea was found to be common in adolescent Turkish girls and to affect daily life in approximately half of the girls.","author":[{"dropping-particle":"","family":"Esen","given":"İhsan","non-dropping-particle":"","parse-names":false,"suffix":""},{"dropping-particle":"","family":"Oğuz","given":"Baran","non-dropping-particle":"","parse-names":false,"suffix":""},{"dropping-particle":"","family":"Serin","given":"Hepsen Mine","non-dropping-particle":"","parse-names":false,"suffix":""}],"container-title":"JCRPE Journal of Clinical Research in Pediatric Endocrinology","id":"ITEM-1","issue":"2","issued":{"date-parts":[["2016"]]},"page":"192-196","title":"Menstrual characteristics of pubertal girls: A questionnaire-based study in Turkey","type":"article-journal","volume":"8"},"uris":["http://www.mendeley.com/documents/?uuid=95dc4705-177f-4f2f-ab3b-4ecb366469d1"]}],"mendeley":{"formattedCitation":"(14)","manualFormatting":"14","plainTextFormattedCitation":"(14)","previouslyFormattedCitation":"(14)"},"properties":{"noteIndex":0},"schema":"https://github.com/citation-style-language/schema/raw/master/csl-citation.json"}</w:instrText>
      </w:r>
      <w:r w:rsidR="00FA5A21" w:rsidRPr="007B00F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14</w:t>
      </w:r>
      <w:r w:rsidR="00FA5A21" w:rsidRPr="007B00F2">
        <w:rPr>
          <w:rFonts w:ascii="Times New Roman" w:hAnsi="Times New Roman" w:cs="Times New Roman"/>
          <w:sz w:val="20"/>
          <w:szCs w:val="20"/>
        </w:rPr>
        <w:fldChar w:fldCharType="end"/>
      </w:r>
      <w:r w:rsidR="00FA5A21" w:rsidRPr="007B00F2">
        <w:rPr>
          <w:rFonts w:ascii="Times New Roman" w:hAnsi="Times New Roman" w:cs="Times New Roman"/>
          <w:sz w:val="20"/>
          <w:szCs w:val="20"/>
        </w:rPr>
        <w:t xml:space="preserve"> dampak ketidakhadiran siswa di turki Sekitar 32% (261/822) subjek tidak masuk sekolah karena alasan terkait siklus menstruasi. Menstruasi menyebabkan 1 hari absen untuk sebagian besar anak perempuan (78,1%), tetapi 2- (17,4%) dan 3 hari absen (4,5%) masing-masing pada 17,4% dan 4,5% subjek. Penyebab absen sekolah adalah nyeri pada 88,2%, perdarahan hebat pada 4,9%, dan mual pada 2,3% subjek.</w:t>
      </w:r>
    </w:p>
    <w:p w14:paraId="2EBB40DE" w14:textId="2135DD3E" w:rsidR="00FA5A21" w:rsidRPr="007B00F2" w:rsidRDefault="00C14601" w:rsidP="00FA5A21">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FA5A21" w:rsidRPr="007B00F2">
        <w:rPr>
          <w:rFonts w:ascii="Times New Roman" w:hAnsi="Times New Roman" w:cs="Times New Roman"/>
          <w:sz w:val="20"/>
          <w:szCs w:val="20"/>
        </w:rPr>
        <w:t xml:space="preserve">Menurut </w:t>
      </w:r>
      <w:r w:rsidR="00FA5A21" w:rsidRPr="007B00F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DOI":"10.1186/s12889-017-4207-x","ISSN":"14712458","PMID":"28381213","abstract":"Background: The ubiquitous supply of junk foods in our food environment has been partly blamed for the increased rates in overweight and obesity. However, consumption of these foods has generally been examined individually perhaps obscuring the true extent of their combined consumption and impact on health. An overall measure of children’s junk food consumption may prove useful in the development of child obesity prevention strategies. We describe the development of a children’s Junk Food Intake Measure (JFIM) to summarise temporal change in junk food consumption and examine the association between the JFIM and health-related behaviours. Methods: Cross-sectional population surveillance survey of Australian children age 5-16 years collected in 2010 and 2015. Data were collected by questionnaire with parent’s proxy reporting for children in years K, 2 and 4 and children in years 6, 8 and 10 by self-report. Information on diet, screen-time and physical activity was collected using validated questionnaires. The JFIM comprised consumption of fried potato products, potato crisps/salty snacks, sweet and savoury biscuits/cakes/doughnuts, confectionary and, ice cream/ice blocks. Results: A total of 7565 (missing = 493, 6.1%) and 6944 (missing n = 611, 8.1%) children had complete data on consumption of junk foods, in 2010 and 2015, respectively. The 2015 survey data showed that among students from high socio-economic status neighbourhoods, there were fewer high junk food consumers than low junk food consumers. Children from Middle Eastern cultural backgrounds had higher junk food consumption. High junk food consumers were more likely to consume take-away ≥3/week, eat dinner in front of the television, receive sweet rewards, be allowed to consume snacks anytime, have soft drinks available at home and a TV in their bedroom. There was a lower proportion of high junk food consumers in 2015 compared to 2010. Conclusion: This is the first study to provide and examine a summary measure of overall junk food consumption among Australian children. The results indicate that junk food consumption among Australian children is lower in 2015, compared with 2010. Still, the public health workforce must continue their efforts as levels of junk food consumption remain of concern among Australian children.","author":[{"dropping-particle":"","family":"Boylan","given":"S.","non-dropping-particle":"","parse-names":false,"suffix":""},{"dropping-particle":"","family":"Hardy","given":"L. L.","non-dropping-particle":"","parse-names":false,"suffix":""},{"dropping-particle":"","family":"Drayton","given":"B. A.","non-dropping-particle":"","parse-names":false,"suffix":""},{"dropping-particle":"","family":"Grunseit","given":"A.","non-dropping-particle":"","parse-names":false,"suffix":""},{"dropping-particle":"","family":"Mihrshahi","given":"S.","non-dropping-particle":"","parse-names":false,"suffix":""}],"container-title":"BMC Public Health","id":"ITEM-1","issue":"1","issued":{"date-parts":[["2017"]]},"page":"1-9","publisher":"BMC Public Health","title":"Assessing junk food consumption among Australian children: trends and associated characteristics from a cross-sectional study","type":"article-journal","volume":"17"},"uris":["http://www.mendeley.com/documents/?uuid=73bda0f1-af1c-4e20-9199-8113869ee40d"]}],"mendeley":{"formattedCitation":"(9)","manualFormatting":"9","plainTextFormattedCitation":"(9)","previouslyFormattedCitation":"(9)"},"properties":{"noteIndex":0},"schema":"https://github.com/citation-style-language/schema/raw/master/csl-citation.json"}</w:instrText>
      </w:r>
      <w:r w:rsidR="00FA5A21" w:rsidRPr="007B00F2">
        <w:rPr>
          <w:rFonts w:ascii="Times New Roman" w:hAnsi="Times New Roman" w:cs="Times New Roman"/>
          <w:sz w:val="20"/>
          <w:szCs w:val="20"/>
        </w:rPr>
        <w:fldChar w:fldCharType="separate"/>
      </w:r>
      <w:r w:rsidR="00913F07" w:rsidRPr="00913F07">
        <w:rPr>
          <w:rFonts w:ascii="Times New Roman" w:hAnsi="Times New Roman" w:cs="Times New Roman"/>
          <w:noProof/>
          <w:sz w:val="20"/>
          <w:szCs w:val="20"/>
        </w:rPr>
        <w:t>9</w:t>
      </w:r>
      <w:r w:rsidR="00FA5A21" w:rsidRPr="007B00F2">
        <w:rPr>
          <w:rFonts w:ascii="Times New Roman" w:hAnsi="Times New Roman" w:cs="Times New Roman"/>
          <w:sz w:val="20"/>
          <w:szCs w:val="20"/>
        </w:rPr>
        <w:fldChar w:fldCharType="end"/>
      </w:r>
      <w:r w:rsidR="00FA5A21" w:rsidRPr="007B00F2">
        <w:rPr>
          <w:rFonts w:ascii="Times New Roman" w:hAnsi="Times New Roman" w:cs="Times New Roman"/>
          <w:sz w:val="20"/>
          <w:szCs w:val="20"/>
        </w:rPr>
        <w:t xml:space="preserve"> perilaku konsumsi </w:t>
      </w:r>
      <w:r w:rsidR="00FA5A21" w:rsidRPr="007B00F2">
        <w:rPr>
          <w:rFonts w:ascii="Times New Roman" w:hAnsi="Times New Roman" w:cs="Times New Roman"/>
          <w:i/>
          <w:sz w:val="20"/>
          <w:szCs w:val="20"/>
        </w:rPr>
        <w:t xml:space="preserve">junk food </w:t>
      </w:r>
      <w:r w:rsidR="00FA5A21" w:rsidRPr="007B00F2">
        <w:rPr>
          <w:rFonts w:ascii="Times New Roman" w:hAnsi="Times New Roman" w:cs="Times New Roman"/>
          <w:sz w:val="20"/>
          <w:szCs w:val="20"/>
        </w:rPr>
        <w:t xml:space="preserve">dengan sosial ekonomi: anak-anak yang mengalami kerugian sosial ekonomi memiliki kualitas makanan yang lebih rendah dan asupan </w:t>
      </w:r>
      <w:r w:rsidR="00FA5A21" w:rsidRPr="007B00F2">
        <w:rPr>
          <w:rFonts w:ascii="Times New Roman" w:hAnsi="Times New Roman" w:cs="Times New Roman"/>
          <w:i/>
          <w:sz w:val="20"/>
          <w:szCs w:val="20"/>
        </w:rPr>
        <w:t>junk food</w:t>
      </w:r>
      <w:r w:rsidR="00FA5A21" w:rsidRPr="007B00F2">
        <w:rPr>
          <w:rFonts w:ascii="Times New Roman" w:hAnsi="Times New Roman" w:cs="Times New Roman"/>
          <w:sz w:val="20"/>
          <w:szCs w:val="20"/>
        </w:rPr>
        <w:t xml:space="preserve"> dan minuman yang lebih tinggi. </w:t>
      </w:r>
    </w:p>
    <w:p w14:paraId="60B448E8" w14:textId="51175F5C" w:rsidR="00FA5A21" w:rsidRPr="007B00F2" w:rsidRDefault="00C14601" w:rsidP="00FA5A21">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FA5A21" w:rsidRPr="007B00F2">
        <w:rPr>
          <w:rFonts w:ascii="Times New Roman" w:hAnsi="Times New Roman" w:cs="Times New Roman"/>
          <w:sz w:val="20"/>
          <w:szCs w:val="20"/>
        </w:rPr>
        <w:t xml:space="preserve">Menurut </w:t>
      </w:r>
      <w:r w:rsidR="00FA5A21" w:rsidRPr="007B00F2">
        <w:rPr>
          <w:rFonts w:ascii="Times New Roman" w:hAnsi="Times New Roman" w:cs="Times New Roman"/>
          <w:sz w:val="20"/>
          <w:szCs w:val="20"/>
        </w:rPr>
        <w:fldChar w:fldCharType="begin" w:fldLock="1"/>
      </w:r>
      <w:r w:rsidR="00913F07">
        <w:rPr>
          <w:rFonts w:ascii="Times New Roman" w:hAnsi="Times New Roman" w:cs="Times New Roman"/>
          <w:sz w:val="20"/>
          <w:szCs w:val="20"/>
        </w:rPr>
        <w:instrText>ADDIN CSL_CITATION {"citationItems":[{"id":"ITEM-1","itemData":{"ISSN":"2338-7246","abstract":"Dismenore merupakan suatu fenomena simptomatik pada saat menstruasi meliputi nyeri perut, kram dan sakit punggung bawah. Dismenore dibagi menjadi 3 derajat yaitu ringan, sedang dan berat. Ada beberapa faktor yang akan diteliti yaitu faktor nutrisi, pola menstruasi, riwayat keluarga dan kejadian dismenore. Dampak yang terjadi pada siswi remaja bila masalah dismenore primer ini tidak ditangani adalah aktifitas menurun, kesulitan berkonsentrasi pada pelajaran dan pekerjaan. Tujuan dilakukannya penelitian ini adalah untuk mengidentifikasi faktor-faktor yang berhubungan dengan kejadian dismenore primer di SMA Pemuda Banjaran. Teknik pengumpulan data pada penelitian ini penulis menggunakan desain korelasi dengan pendekatan Cross Sectional. Jumlah populasi responden sebanyak 117 siswi remaja . Teknik sampling yang digunakan yaitu teknik Total Sampling dengan jumlah responden 117 siswi remaja. Analisa univariat pada penelitian ini akan dipresentasekan dengan menggunakan rumus prasentase kemudian dibuat menjadi distribusi frekuensi. Analisa bivariat untuk mengetahui faktor yang berhubungan peneliti menggunakan Chi-Square untuk mengetahui status nutrisi, pola menstruasi dan riwayat keluarga berhubungan atau tidaknya, sedangkan peneliti menggunakan Spearmant Rank untuk mengatahui hubungan pola menstruasi dengan kejadian&amp;nbsp; dismenore primer. Hasil penelitian menyatakan bahwa terdapat hubungan antara status nutirisi dengan kejadian dismenore primer dengan nilai p-value 0,01, tidak terdapat hubungan antara pola menstruasi dengan kejadian dismenore primer dengan nilain p-value 0,810 dan nilai korelasi 0,24, terdapat hubungan antara riwayat keluarga dengan kejadian dismenore primer dengan nilai p-value 0,03 dan terdapat hubungan antara riwayat kebiasaan olahraga dengan kejadian dismenore primer dengan nilai p-value 0,03. Sehingga disimpulkan bahwa faktor yang berhubungan dengan kejadian dismenore primer antara lain status nutrisi, riwayat keluarga dan kebiasaan olahrga. Sedangkan yang tidak berhubungan dengan kejadian dismenore primer yaitu pola menstruasi.&amp;nbsp; Disarankan kepada siswi SMA Pemuda Banjaran yang mengalami dismenore primer dengan status gizi underwight agar merubah pola makan dengan teratur dengan asupan nutrisi yang seimbang dan olahraga teratur.","author":[{"dropping-particle":"","family":"Hayati","given":"Sri","non-dropping-particle":"","parse-names":false,"suffix":""},{"dropping-particle":"","family":"Agustin","given":"Selpy","non-dropping-particle":"","parse-names":false,"suffix":""},{"dropping-particle":"","family":"Maidartati","given":"","non-dropping-particle":"","parse-names":false,"suffix":""}],"container-title":"Jurnal Keperawatan BSI","id":"ITEM-1","issue":"1","issued":{"date-parts":[["2020"]]},"page":"132-142","title":"Faktor-Faktor Yang Berhubungan Dengan Dismenore Pada Remaja Di SMA Pemuda Banjaran Bandung","type":"article-journal","volume":"VIII"},"uris":["http://www.mendeley.com/documents/?uuid=bbc060fe-ba62-47ae-83a1-513e984ea35d"]}],"mendeley":{"formattedCitation":"(2)","manualFormatting":"2","plainTextFormattedCitation":"(2)","previouslyFormattedCitation":"(2)"},"properties":{"noteIndex":0},"schema":"https://github.com/citation-style-language/schema/raw/master/csl-citation.json"}</w:instrText>
      </w:r>
      <w:r w:rsidR="00FA5A21" w:rsidRPr="007B00F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2</w:t>
      </w:r>
      <w:r w:rsidR="00FA5A21" w:rsidRPr="007B00F2">
        <w:rPr>
          <w:rFonts w:ascii="Times New Roman" w:hAnsi="Times New Roman" w:cs="Times New Roman"/>
          <w:sz w:val="20"/>
          <w:szCs w:val="20"/>
        </w:rPr>
        <w:fldChar w:fldCharType="end"/>
      </w:r>
      <w:r w:rsidR="00FA5A21" w:rsidRPr="007B00F2">
        <w:rPr>
          <w:rFonts w:ascii="Times New Roman" w:hAnsi="Times New Roman" w:cs="Times New Roman"/>
          <w:sz w:val="20"/>
          <w:szCs w:val="20"/>
        </w:rPr>
        <w:t xml:space="preserve"> Hasil ini menunjukan (66,7%) sebanyak 78 siswi yang mengalami dismenore dengan riwayat dismenore pada keluarganya. Hasil analisis statistik dengan menggunakan uji </w:t>
      </w:r>
      <w:r w:rsidR="00FA5A21" w:rsidRPr="007B00F2">
        <w:rPr>
          <w:rFonts w:ascii="Times New Roman" w:hAnsi="Times New Roman" w:cs="Times New Roman"/>
          <w:i/>
          <w:sz w:val="20"/>
          <w:szCs w:val="20"/>
        </w:rPr>
        <w:t>Chi-Square</w:t>
      </w:r>
      <w:r w:rsidR="00FA5A21" w:rsidRPr="007B00F2">
        <w:rPr>
          <w:rFonts w:ascii="Times New Roman" w:hAnsi="Times New Roman" w:cs="Times New Roman"/>
          <w:sz w:val="20"/>
          <w:szCs w:val="20"/>
        </w:rPr>
        <w:t xml:space="preserve"> diperoleh nilai p-value 0,01 yang berarti terdapat hubungan antara riwayat keluarga dengan kejadian dismenore. Hasil analisis statistik dengan menggunakan perhitungan uji chi-square dieproleh nilai p-value 0,03 yang berarti terdapat hubungan yang signifikan antara kebiasaan olahraga dengan kejadian dismenore. Berdasarkan hasil analisis nilai P value 0,01. Nilai ini lebih kecil dari taraf signifikan 0,05, yang menunjukan adanya hubungan antara status nutrisi dengan kejadian dismenore</w:t>
      </w:r>
    </w:p>
    <w:p w14:paraId="7F5DD853" w14:textId="264C2F23" w:rsidR="00FA5A21" w:rsidRPr="007B00F2" w:rsidRDefault="00C14601" w:rsidP="00FA5A21">
      <w:pPr>
        <w:spacing w:after="0" w:line="360" w:lineRule="auto"/>
        <w:ind w:left="0" w:hanging="2"/>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FA5A21" w:rsidRPr="007B00F2">
        <w:rPr>
          <w:rFonts w:ascii="Times New Roman" w:hAnsi="Times New Roman" w:cs="Times New Roman"/>
          <w:sz w:val="20"/>
          <w:szCs w:val="20"/>
        </w:rPr>
        <w:t xml:space="preserve">Menurut </w:t>
      </w:r>
      <w:r w:rsidR="00FA5A21" w:rsidRPr="007B00F2">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Tujuan penelitian ini adalah untuk (1) mengetahui hubungan status gizi dengan kejadian dismenore pada siswi SMP (2) mengetahui hubungan usia menarche dengan kejadian dismenore pada siswi SMP. Jenis penelitian ini adalah penelitian korelasional dengan responden berjumlah 65 orang yang ditentukan dengan teknik simple random sampling. Uji statistik menggunakan korelasi Product Moment pada taraf signifikansi 5%, hasil analisis statistik menunjukan bahwa nilai p = 0,008 dan r = 0,324 untuk hasil hubungan status gizi dengan kejadian dismenore, serta nilai p = 0,005 dan r = 0,341 untuk hasil hubungan usia menarche dengan kejadian dismenore. Simpulan penelitian yaitu terdapat hubungan antara status gizi dan usia menarche dengan kejadian dismenore dengan tingkat korelasi yang rendah. Disarankan untuk peneliti lain diupayakan untuk melakukan penelitian lebih lanjut mengenai dismenore dan untuk remaja putri untuk mengatur pola makan agar dapat mengurangi resiko dan mengetahui faktor penyebab dismenore agar dapat mengurangi peluang mengalami dismenore","author":[{"dropping-particle":"","family":"Savitri","given":"N. P. W","non-dropping-particle":"","parse-names":false,"suffix":""}],"container-title":"Jurnal Pendidikan Biologi Undiksha","id":"ITEM-1","issue":"2","issued":{"date-parts":[["2019"]]},"page":"93-102","title":"Hubungan Status Gizi dan Usia Menarche Dengan Kejadian Disminore Siswi SMP Negeri 2 Sawan","type":"article-journal","volume":"6"},"uris":["http://www.mendeley.com/documents/?uuid=cdaa3a2e-9127-4cb1-bebc-1598e2aaa40c"]}],"mendeley":{"formattedCitation":"(8)","manualFormatting":"8","plainTextFormattedCitation":"(8)","previouslyFormattedCitation":"(8)"},"properties":{"noteIndex":0},"schema":"https://github.com/citation-style-language/schema/raw/master/csl-citation.json"}</w:instrText>
      </w:r>
      <w:r w:rsidR="00FA5A21" w:rsidRPr="007B00F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8</w:t>
      </w:r>
      <w:r w:rsidR="00FA5A21" w:rsidRPr="007B00F2">
        <w:rPr>
          <w:rFonts w:ascii="Times New Roman" w:hAnsi="Times New Roman" w:cs="Times New Roman"/>
          <w:sz w:val="20"/>
          <w:szCs w:val="20"/>
        </w:rPr>
        <w:fldChar w:fldCharType="end"/>
      </w:r>
      <w:r w:rsidR="00FA5A21" w:rsidRPr="007B00F2">
        <w:rPr>
          <w:rFonts w:ascii="Times New Roman" w:hAnsi="Times New Roman" w:cs="Times New Roman"/>
          <w:sz w:val="20"/>
          <w:szCs w:val="20"/>
        </w:rPr>
        <w:t xml:space="preserve"> Hasil analisis korelasi menunjukan nilai p=0,005, maka terdapat hubungan antara usia menarche dengan kejadian dismenore dengan tingkat korelasi rendah (r = 0,341). </w:t>
      </w:r>
    </w:p>
    <w:p w14:paraId="40092A4A" w14:textId="3DB12429" w:rsidR="00FC47C5" w:rsidRDefault="00C14601" w:rsidP="000E13CE">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r>
        <w:rPr>
          <w:rFonts w:ascii="Times New Roman" w:hAnsi="Times New Roman" w:cs="Times New Roman"/>
          <w:sz w:val="20"/>
          <w:szCs w:val="20"/>
          <w:lang w:val="en-US"/>
        </w:rPr>
        <w:lastRenderedPageBreak/>
        <w:t xml:space="preserve">     </w:t>
      </w:r>
      <w:r w:rsidR="00FA5A21" w:rsidRPr="007B00F2">
        <w:rPr>
          <w:rFonts w:ascii="Times New Roman" w:hAnsi="Times New Roman" w:cs="Times New Roman"/>
          <w:sz w:val="20"/>
          <w:szCs w:val="20"/>
        </w:rPr>
        <w:t xml:space="preserve">Menurut </w:t>
      </w:r>
      <w:r w:rsidR="00FA5A21" w:rsidRPr="007B00F2">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087/jiubj.v20i2.912","ISSN":"1411-8939","abstract":"Dysmenorrhea is a complaint that is often experienced in adolescent girls during menstruation precisely in the lower abdomen. The incidence of dysmenorrhea in Indonesia is 76%. The results of an initial survey of 22 young women had 16 young women experiencing dysmenorrhea and 6 other young women not experiencing dysmenorrhea. The purpose of this study was to determine the factor associated with dysmenorrhea in Teenage girls in MTs State 3 Medan in 2019. Methods this research was conducted with an analytic survey research design with a cross-sectional approach. The population is young women in MTS State 3 Medan, taken by simple random sampling technique amounted to 57 people. Data analysis used univariate analysis using frequency distribution and bivariate analysis using chi-square test. Chi-square test results obtained value of P-Value = .045 which means there is a significant relationship between the age of menarche with dysmenorrhea, P-Value = .033 which means there is a significant relationship between menstrual period with dysmenorrhea, P-Value = .009 which it means that there is a significant relationship between family history and dysmenorrhea in MTs State 3 Medan. Based on the results of research can be concluded that there is an age relationship menarche, long menstruation and family history with Dysmenore in young women in MTs Negeri 3 Medan in 2019. ","author":[{"dropping-particle":"","family":"Mouliza","given":"Nurul","non-dropping-particle":"","parse-names":false,"suffix":""}],"container-title":"Jurnal Ilmiah Universitas Batanghari Jambi","id":"ITEM-1","issue":"2","issued":{"date-parts":[["2020"]]},"page":"545","title":"Faktor yang Berhubungan dengan Kejadian Dismenore Pada Remaja Putri di MTS Negeri 3 Medan Tahun 2019","type":"article-journal","volume":"20"},"uris":["http://www.mendeley.com/documents/?uuid=e175b587-6a5e-48a3-9c3e-237c0a5cc355"]}],"mendeley":{"formattedCitation":"(1)","manualFormatting":"1","plainTextFormattedCitation":"(1)","previouslyFormattedCitation":"(1)"},"properties":{"noteIndex":0},"schema":"https://github.com/citation-style-language/schema/raw/master/csl-citation.json"}</w:instrText>
      </w:r>
      <w:r w:rsidR="00FA5A21" w:rsidRPr="007B00F2">
        <w:rPr>
          <w:rFonts w:ascii="Times New Roman" w:hAnsi="Times New Roman" w:cs="Times New Roman"/>
          <w:sz w:val="20"/>
          <w:szCs w:val="20"/>
        </w:rPr>
        <w:fldChar w:fldCharType="separate"/>
      </w:r>
      <w:r w:rsidR="00FA5A21" w:rsidRPr="00FA5A21">
        <w:rPr>
          <w:rFonts w:ascii="Times New Roman" w:hAnsi="Times New Roman" w:cs="Times New Roman"/>
          <w:noProof/>
          <w:sz w:val="20"/>
          <w:szCs w:val="20"/>
        </w:rPr>
        <w:t>1</w:t>
      </w:r>
      <w:r w:rsidR="00FA5A21" w:rsidRPr="007B00F2">
        <w:rPr>
          <w:rFonts w:ascii="Times New Roman" w:hAnsi="Times New Roman" w:cs="Times New Roman"/>
          <w:sz w:val="20"/>
          <w:szCs w:val="20"/>
        </w:rPr>
        <w:fldChar w:fldCharType="end"/>
      </w:r>
      <w:r w:rsidR="00FA5A21" w:rsidRPr="007B00F2">
        <w:rPr>
          <w:rFonts w:ascii="Times New Roman" w:hAnsi="Times New Roman" w:cs="Times New Roman"/>
          <w:sz w:val="20"/>
          <w:szCs w:val="20"/>
        </w:rPr>
        <w:t xml:space="preserve"> Hasil </w:t>
      </w:r>
      <w:r w:rsidR="00FA5A21" w:rsidRPr="007B00F2">
        <w:rPr>
          <w:rFonts w:ascii="Times New Roman" w:hAnsi="Times New Roman" w:cs="Times New Roman"/>
          <w:i/>
          <w:sz w:val="20"/>
          <w:szCs w:val="20"/>
        </w:rPr>
        <w:t>Chi-Square</w:t>
      </w:r>
      <w:r w:rsidR="00FA5A21" w:rsidRPr="007B00F2">
        <w:rPr>
          <w:rFonts w:ascii="Times New Roman" w:hAnsi="Times New Roman" w:cs="Times New Roman"/>
          <w:sz w:val="20"/>
          <w:szCs w:val="20"/>
        </w:rPr>
        <w:t xml:space="preserve"> diperoleh nilai p = 0,045. Dengan demikian dapat ditarik kesimpulan bahwa terdapat hubungan usia menarche dengan dismenore. Hasil </w:t>
      </w:r>
      <w:r w:rsidR="00FA5A21" w:rsidRPr="007B00F2">
        <w:rPr>
          <w:rFonts w:ascii="Times New Roman" w:hAnsi="Times New Roman" w:cs="Times New Roman"/>
          <w:i/>
          <w:sz w:val="20"/>
          <w:szCs w:val="20"/>
        </w:rPr>
        <w:t>Chi-Square</w:t>
      </w:r>
      <w:r w:rsidR="00FA5A21" w:rsidRPr="007B00F2">
        <w:rPr>
          <w:rFonts w:ascii="Times New Roman" w:hAnsi="Times New Roman" w:cs="Times New Roman"/>
          <w:sz w:val="20"/>
          <w:szCs w:val="20"/>
        </w:rPr>
        <w:t xml:space="preserve"> diperoleh nilai p = 0,009. Dengan demikian dapat ditarik kesimpulan bahwa terdapat hubungan riwayat keluarga dengan dismenore.</w:t>
      </w:r>
    </w:p>
    <w:p w14:paraId="3AA8368B" w14:textId="681005EE" w:rsidR="00FC47C5" w:rsidRDefault="00FC47C5">
      <w:pPr>
        <w:spacing w:after="0" w:line="240" w:lineRule="auto"/>
        <w:ind w:left="0" w:hanging="2"/>
        <w:jc w:val="both"/>
        <w:rPr>
          <w:rFonts w:ascii="Times New Roman" w:eastAsia="Times New Roman" w:hAnsi="Times New Roman" w:cs="Times New Roman"/>
          <w:color w:val="4F6228"/>
          <w:sz w:val="20"/>
          <w:szCs w:val="20"/>
        </w:rPr>
      </w:pPr>
    </w:p>
    <w:p w14:paraId="62414E48" w14:textId="01A41ECE" w:rsidR="00FC47C5" w:rsidRDefault="00FC47C5">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4F6228"/>
          <w:sz w:val="20"/>
          <w:szCs w:val="20"/>
        </w:rPr>
      </w:pPr>
    </w:p>
    <w:p w14:paraId="7E650D8C" w14:textId="6C1FD880" w:rsidR="00FC47C5" w:rsidRDefault="005E1E4A">
      <w:pPr>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SIMPUILAN </w:t>
      </w:r>
    </w:p>
    <w:p w14:paraId="05C5BB8F" w14:textId="0952B096" w:rsidR="00FC47C5" w:rsidRDefault="00FC47C5">
      <w:pPr>
        <w:spacing w:after="0" w:line="240" w:lineRule="auto"/>
        <w:ind w:left="0" w:hanging="2"/>
        <w:jc w:val="both"/>
        <w:rPr>
          <w:rFonts w:ascii="Times New Roman" w:eastAsia="Times New Roman" w:hAnsi="Times New Roman" w:cs="Times New Roman"/>
          <w:color w:val="4F6228"/>
          <w:sz w:val="20"/>
          <w:szCs w:val="20"/>
        </w:rPr>
      </w:pPr>
    </w:p>
    <w:p w14:paraId="0DB90EA1" w14:textId="2B178E36" w:rsidR="00FC47C5" w:rsidRDefault="00C14601">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r>
        <w:rPr>
          <w:rFonts w:ascii="Times New Roman" w:hAnsi="Times New Roman" w:cs="Times New Roman"/>
          <w:sz w:val="20"/>
          <w:szCs w:val="20"/>
          <w:lang w:val="en-US"/>
        </w:rPr>
        <w:t xml:space="preserve">     </w:t>
      </w:r>
      <w:bookmarkStart w:id="0" w:name="_GoBack"/>
      <w:bookmarkEnd w:id="0"/>
      <w:r w:rsidR="00FA5A21" w:rsidRPr="007B00F2">
        <w:rPr>
          <w:rFonts w:ascii="Times New Roman" w:hAnsi="Times New Roman" w:cs="Times New Roman"/>
          <w:sz w:val="20"/>
          <w:szCs w:val="20"/>
        </w:rPr>
        <w:t xml:space="preserve">Beberapa penelitian menyebutkan bahwa pola makan dapat mempengaruhi terjadinya dismenore. Hasil dari </w:t>
      </w:r>
      <w:r w:rsidR="00FA5A21" w:rsidRPr="007B00F2">
        <w:rPr>
          <w:rFonts w:ascii="Times New Roman" w:hAnsi="Times New Roman" w:cs="Times New Roman"/>
          <w:i/>
          <w:sz w:val="20"/>
          <w:szCs w:val="20"/>
        </w:rPr>
        <w:t>literatur review</w:t>
      </w:r>
      <w:r w:rsidR="00FA5A21" w:rsidRPr="007B00F2">
        <w:rPr>
          <w:rFonts w:ascii="Times New Roman" w:hAnsi="Times New Roman" w:cs="Times New Roman"/>
          <w:sz w:val="20"/>
          <w:szCs w:val="20"/>
        </w:rPr>
        <w:t xml:space="preserve"> menyebutkan bahwa pola makan yang buruk dapat menyebabkan dismenore dan adapula yang tidak terjadi karena status gizinya tergolong baik. Selain itu, </w:t>
      </w:r>
      <w:r w:rsidR="00FA5A21" w:rsidRPr="007B00F2">
        <w:rPr>
          <w:rFonts w:ascii="Times New Roman" w:hAnsi="Times New Roman" w:cs="Times New Roman"/>
          <w:i/>
          <w:sz w:val="20"/>
          <w:szCs w:val="20"/>
        </w:rPr>
        <w:t>literatur review</w:t>
      </w:r>
      <w:r w:rsidR="00FA5A21" w:rsidRPr="007B00F2">
        <w:rPr>
          <w:rFonts w:ascii="Times New Roman" w:hAnsi="Times New Roman" w:cs="Times New Roman"/>
          <w:sz w:val="20"/>
          <w:szCs w:val="20"/>
        </w:rPr>
        <w:t xml:space="preserve"> ini memiliki faktor lain yang menjadi penyebab terjadinya dismenore pada remaja</w:t>
      </w:r>
      <w:r w:rsidR="005E1E4A">
        <w:rPr>
          <w:rFonts w:ascii="Times New Roman" w:eastAsia="Times New Roman" w:hAnsi="Times New Roman" w:cs="Times New Roman"/>
          <w:color w:val="000000"/>
          <w:sz w:val="20"/>
          <w:szCs w:val="20"/>
        </w:rPr>
        <w:t>.</w:t>
      </w:r>
    </w:p>
    <w:p w14:paraId="0F72FA60" w14:textId="0BCB382E" w:rsidR="00FC47C5" w:rsidRDefault="00FC47C5">
      <w:pPr>
        <w:spacing w:after="0" w:line="240" w:lineRule="auto"/>
        <w:ind w:left="0" w:hanging="2"/>
        <w:jc w:val="both"/>
        <w:rPr>
          <w:rFonts w:ascii="Times New Roman" w:eastAsia="Times New Roman" w:hAnsi="Times New Roman" w:cs="Times New Roman"/>
          <w:color w:val="4F6228"/>
          <w:sz w:val="20"/>
          <w:szCs w:val="20"/>
        </w:rPr>
      </w:pPr>
    </w:p>
    <w:p w14:paraId="48FBFE14" w14:textId="3239AFAB" w:rsidR="00FC47C5" w:rsidRDefault="00FC47C5">
      <w:pPr>
        <w:spacing w:after="0" w:line="240" w:lineRule="auto"/>
        <w:ind w:left="0" w:hanging="2"/>
        <w:jc w:val="both"/>
        <w:rPr>
          <w:rFonts w:ascii="Times New Roman" w:eastAsia="Times New Roman" w:hAnsi="Times New Roman" w:cs="Times New Roman"/>
          <w:color w:val="4F6228"/>
          <w:sz w:val="20"/>
          <w:szCs w:val="20"/>
        </w:rPr>
      </w:pPr>
    </w:p>
    <w:p w14:paraId="064F30DE" w14:textId="198F6827" w:rsidR="00FC47C5" w:rsidRDefault="005E1E4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365F91"/>
          <w:sz w:val="20"/>
          <w:szCs w:val="20"/>
        </w:rPr>
      </w:pPr>
      <w:r>
        <w:rPr>
          <w:rFonts w:ascii="Times New Roman" w:eastAsia="Times New Roman" w:hAnsi="Times New Roman" w:cs="Times New Roman"/>
          <w:b/>
          <w:color w:val="000000"/>
          <w:sz w:val="20"/>
          <w:szCs w:val="20"/>
        </w:rPr>
        <w:t xml:space="preserve">DAFTAR PUSTAKA </w:t>
      </w:r>
      <w:r>
        <w:rPr>
          <w:rFonts w:ascii="Times New Roman" w:eastAsia="Times New Roman" w:hAnsi="Times New Roman" w:cs="Times New Roman"/>
          <w:b/>
          <w:color w:val="365F91"/>
          <w:sz w:val="20"/>
          <w:szCs w:val="20"/>
        </w:rPr>
        <w:t>(</w:t>
      </w:r>
      <w:r>
        <w:rPr>
          <w:rFonts w:ascii="Times New Roman" w:eastAsia="Times New Roman" w:hAnsi="Times New Roman" w:cs="Times New Roman"/>
          <w:b/>
          <w:color w:val="365F91"/>
          <w:sz w:val="20"/>
          <w:szCs w:val="20"/>
        </w:rPr>
        <w:t xml:space="preserve"> </w:t>
      </w:r>
    </w:p>
    <w:p w14:paraId="0B7BAD95" w14:textId="2D86E555" w:rsidR="00913F07" w:rsidRPr="00913F07" w:rsidRDefault="000E13CE" w:rsidP="00913F07">
      <w:pPr>
        <w:widowControl w:val="0"/>
        <w:autoSpaceDE w:val="0"/>
        <w:autoSpaceDN w:val="0"/>
        <w:adjustRightInd w:val="0"/>
        <w:spacing w:after="0" w:line="240" w:lineRule="auto"/>
        <w:ind w:left="0" w:hanging="2"/>
        <w:rPr>
          <w:rFonts w:ascii="Times New Roman" w:hAnsi="Times New Roman" w:cs="Times New Roman"/>
          <w:noProof/>
          <w:sz w:val="20"/>
          <w:szCs w:val="24"/>
        </w:rPr>
      </w:pPr>
      <w:r>
        <w:rPr>
          <w:rFonts w:ascii="Times New Roman" w:eastAsia="Times New Roman" w:hAnsi="Times New Roman" w:cs="Times New Roman"/>
          <w:color w:val="FF0000"/>
          <w:sz w:val="20"/>
          <w:szCs w:val="20"/>
        </w:rPr>
        <w:fldChar w:fldCharType="begin" w:fldLock="1"/>
      </w:r>
      <w:r>
        <w:rPr>
          <w:rFonts w:ascii="Times New Roman" w:eastAsia="Times New Roman" w:hAnsi="Times New Roman" w:cs="Times New Roman"/>
          <w:color w:val="FF0000"/>
          <w:sz w:val="20"/>
          <w:szCs w:val="20"/>
        </w:rPr>
        <w:instrText xml:space="preserve">ADDIN Mendeley Bibliography CSL_BIBLIOGRAPHY </w:instrText>
      </w:r>
      <w:r>
        <w:rPr>
          <w:rFonts w:ascii="Times New Roman" w:eastAsia="Times New Roman" w:hAnsi="Times New Roman" w:cs="Times New Roman"/>
          <w:color w:val="FF0000"/>
          <w:sz w:val="20"/>
          <w:szCs w:val="20"/>
        </w:rPr>
        <w:fldChar w:fldCharType="separate"/>
      </w:r>
      <w:r w:rsidR="00913F07" w:rsidRPr="00913F07">
        <w:rPr>
          <w:rFonts w:ascii="Times New Roman" w:hAnsi="Times New Roman" w:cs="Times New Roman"/>
          <w:noProof/>
          <w:sz w:val="20"/>
          <w:szCs w:val="24"/>
        </w:rPr>
        <w:t xml:space="preserve">1. </w:t>
      </w:r>
      <w:r w:rsidR="00913F07" w:rsidRPr="00913F07">
        <w:rPr>
          <w:rFonts w:ascii="Times New Roman" w:hAnsi="Times New Roman" w:cs="Times New Roman"/>
          <w:noProof/>
          <w:sz w:val="20"/>
          <w:szCs w:val="24"/>
        </w:rPr>
        <w:tab/>
        <w:t xml:space="preserve">Mouliza N. Faktor yang Berhubungan dengan Kejadian Dismenore Pada Remaja Putri di MTS Negeri 3 Medan Tahun 2019. J Ilm Univ Batanghari Jambi. 2020;20(2):545. </w:t>
      </w:r>
    </w:p>
    <w:p w14:paraId="22BEDCEF" w14:textId="77777777" w:rsidR="00913F07" w:rsidRPr="00913F07" w:rsidRDefault="00913F07" w:rsidP="00913F07">
      <w:pPr>
        <w:widowControl w:val="0"/>
        <w:autoSpaceDE w:val="0"/>
        <w:autoSpaceDN w:val="0"/>
        <w:adjustRightInd w:val="0"/>
        <w:spacing w:after="0" w:line="240" w:lineRule="auto"/>
        <w:ind w:left="0" w:hanging="2"/>
        <w:rPr>
          <w:rFonts w:ascii="Times New Roman" w:hAnsi="Times New Roman" w:cs="Times New Roman"/>
          <w:noProof/>
          <w:sz w:val="20"/>
          <w:szCs w:val="24"/>
        </w:rPr>
      </w:pPr>
      <w:r w:rsidRPr="00913F07">
        <w:rPr>
          <w:rFonts w:ascii="Times New Roman" w:hAnsi="Times New Roman" w:cs="Times New Roman"/>
          <w:noProof/>
          <w:sz w:val="20"/>
          <w:szCs w:val="24"/>
        </w:rPr>
        <w:t xml:space="preserve">2. </w:t>
      </w:r>
      <w:r w:rsidRPr="00913F07">
        <w:rPr>
          <w:rFonts w:ascii="Times New Roman" w:hAnsi="Times New Roman" w:cs="Times New Roman"/>
          <w:noProof/>
          <w:sz w:val="20"/>
          <w:szCs w:val="24"/>
        </w:rPr>
        <w:tab/>
        <w:t>Hayati S, Agustin S, Maidartati. Faktor-Faktor Yang Berhubungan Dengan Dismenore Pada Remaja Di SMA Pemuda Banjaran Bandung. J Keperawatan BSI [Internet]. 2020;VIII(1):132–42. Available from: http://ejurnal.ars.ac.id/index.php/keperawatan</w:t>
      </w:r>
    </w:p>
    <w:p w14:paraId="0F2E9252" w14:textId="77777777" w:rsidR="00913F07" w:rsidRPr="00913F07" w:rsidRDefault="00913F07" w:rsidP="00913F07">
      <w:pPr>
        <w:widowControl w:val="0"/>
        <w:autoSpaceDE w:val="0"/>
        <w:autoSpaceDN w:val="0"/>
        <w:adjustRightInd w:val="0"/>
        <w:spacing w:after="0" w:line="240" w:lineRule="auto"/>
        <w:ind w:left="0" w:hanging="2"/>
        <w:rPr>
          <w:rFonts w:ascii="Times New Roman" w:hAnsi="Times New Roman" w:cs="Times New Roman"/>
          <w:noProof/>
          <w:sz w:val="20"/>
          <w:szCs w:val="24"/>
        </w:rPr>
      </w:pPr>
      <w:r w:rsidRPr="00913F07">
        <w:rPr>
          <w:rFonts w:ascii="Times New Roman" w:hAnsi="Times New Roman" w:cs="Times New Roman"/>
          <w:noProof/>
          <w:sz w:val="20"/>
          <w:szCs w:val="24"/>
        </w:rPr>
        <w:t xml:space="preserve">3. </w:t>
      </w:r>
      <w:r w:rsidRPr="00913F07">
        <w:rPr>
          <w:rFonts w:ascii="Times New Roman" w:hAnsi="Times New Roman" w:cs="Times New Roman"/>
          <w:noProof/>
          <w:sz w:val="20"/>
          <w:szCs w:val="24"/>
        </w:rPr>
        <w:tab/>
        <w:t xml:space="preserve">Sari DN, Azijah I, Herlina L. Hubungan Indeks Masa Tubuh ( IMT ) dan Pola Makan Dengan Kejadian Dismenorea Pada Remaja Putri di SMK PGRI 16 Jakarta. 2023;13(1):71–8. </w:t>
      </w:r>
    </w:p>
    <w:p w14:paraId="08B010EF" w14:textId="77777777" w:rsidR="00913F07" w:rsidRPr="00913F07" w:rsidRDefault="00913F07" w:rsidP="00913F07">
      <w:pPr>
        <w:widowControl w:val="0"/>
        <w:autoSpaceDE w:val="0"/>
        <w:autoSpaceDN w:val="0"/>
        <w:adjustRightInd w:val="0"/>
        <w:spacing w:after="0" w:line="240" w:lineRule="auto"/>
        <w:ind w:left="0" w:hanging="2"/>
        <w:rPr>
          <w:rFonts w:ascii="Times New Roman" w:hAnsi="Times New Roman" w:cs="Times New Roman"/>
          <w:noProof/>
          <w:sz w:val="20"/>
          <w:szCs w:val="24"/>
        </w:rPr>
      </w:pPr>
      <w:r w:rsidRPr="00913F07">
        <w:rPr>
          <w:rFonts w:ascii="Times New Roman" w:hAnsi="Times New Roman" w:cs="Times New Roman"/>
          <w:noProof/>
          <w:sz w:val="20"/>
          <w:szCs w:val="24"/>
        </w:rPr>
        <w:t xml:space="preserve">4. </w:t>
      </w:r>
      <w:r w:rsidRPr="00913F07">
        <w:rPr>
          <w:rFonts w:ascii="Times New Roman" w:hAnsi="Times New Roman" w:cs="Times New Roman"/>
          <w:noProof/>
          <w:sz w:val="20"/>
          <w:szCs w:val="24"/>
        </w:rPr>
        <w:tab/>
        <w:t xml:space="preserve">Damayanti AN, Setyoboedi B, Fatmaningrum W. Correlation Between Dietary Habbits With Severity of Dysmenorrhea Among Aldolescent Girl. Indones Midwifery Heal Sci J. 2022;6(1):83–95. </w:t>
      </w:r>
    </w:p>
    <w:p w14:paraId="65865CB1" w14:textId="77777777" w:rsidR="00913F07" w:rsidRPr="00913F07" w:rsidRDefault="00913F07" w:rsidP="00913F07">
      <w:pPr>
        <w:widowControl w:val="0"/>
        <w:autoSpaceDE w:val="0"/>
        <w:autoSpaceDN w:val="0"/>
        <w:adjustRightInd w:val="0"/>
        <w:spacing w:after="0" w:line="240" w:lineRule="auto"/>
        <w:ind w:left="0" w:hanging="2"/>
        <w:rPr>
          <w:rFonts w:ascii="Times New Roman" w:hAnsi="Times New Roman" w:cs="Times New Roman"/>
          <w:noProof/>
          <w:sz w:val="20"/>
          <w:szCs w:val="24"/>
        </w:rPr>
      </w:pPr>
      <w:r w:rsidRPr="00913F07">
        <w:rPr>
          <w:rFonts w:ascii="Times New Roman" w:hAnsi="Times New Roman" w:cs="Times New Roman"/>
          <w:noProof/>
          <w:sz w:val="20"/>
          <w:szCs w:val="24"/>
        </w:rPr>
        <w:t xml:space="preserve">5. </w:t>
      </w:r>
      <w:r w:rsidRPr="00913F07">
        <w:rPr>
          <w:rFonts w:ascii="Times New Roman" w:hAnsi="Times New Roman" w:cs="Times New Roman"/>
          <w:noProof/>
          <w:sz w:val="20"/>
          <w:szCs w:val="24"/>
        </w:rPr>
        <w:tab/>
        <w:t xml:space="preserve">Irmawati E, Qariati NI, Widyarni A. Hubungan Aktivitas Fisik Dan Pola Makan Dengan Kejadian. Kesehat Masy. 2020;28(2):4–9. </w:t>
      </w:r>
    </w:p>
    <w:p w14:paraId="6E9ED128" w14:textId="77777777" w:rsidR="00913F07" w:rsidRPr="00913F07" w:rsidRDefault="00913F07" w:rsidP="00913F07">
      <w:pPr>
        <w:widowControl w:val="0"/>
        <w:autoSpaceDE w:val="0"/>
        <w:autoSpaceDN w:val="0"/>
        <w:adjustRightInd w:val="0"/>
        <w:spacing w:after="0" w:line="240" w:lineRule="auto"/>
        <w:ind w:left="0" w:hanging="2"/>
        <w:rPr>
          <w:rFonts w:ascii="Times New Roman" w:hAnsi="Times New Roman" w:cs="Times New Roman"/>
          <w:noProof/>
          <w:sz w:val="20"/>
          <w:szCs w:val="24"/>
        </w:rPr>
      </w:pPr>
      <w:r w:rsidRPr="00913F07">
        <w:rPr>
          <w:rFonts w:ascii="Times New Roman" w:hAnsi="Times New Roman" w:cs="Times New Roman"/>
          <w:noProof/>
          <w:sz w:val="20"/>
          <w:szCs w:val="24"/>
        </w:rPr>
        <w:t xml:space="preserve">6. </w:t>
      </w:r>
      <w:r w:rsidRPr="00913F07">
        <w:rPr>
          <w:rFonts w:ascii="Times New Roman" w:hAnsi="Times New Roman" w:cs="Times New Roman"/>
          <w:noProof/>
          <w:sz w:val="20"/>
          <w:szCs w:val="24"/>
        </w:rPr>
        <w:tab/>
        <w:t xml:space="preserve">Y. Taqiyah, F. Jama N. Analisis Faktor yang Berhubungan dengan Kejadian Dismenore Primer. J Kesehat. 2022;17(1):41. </w:t>
      </w:r>
    </w:p>
    <w:p w14:paraId="5DCAEA15" w14:textId="77777777" w:rsidR="00913F07" w:rsidRPr="00913F07" w:rsidRDefault="00913F07" w:rsidP="00913F07">
      <w:pPr>
        <w:widowControl w:val="0"/>
        <w:autoSpaceDE w:val="0"/>
        <w:autoSpaceDN w:val="0"/>
        <w:adjustRightInd w:val="0"/>
        <w:spacing w:after="0" w:line="240" w:lineRule="auto"/>
        <w:ind w:left="0" w:hanging="2"/>
        <w:rPr>
          <w:rFonts w:ascii="Times New Roman" w:hAnsi="Times New Roman" w:cs="Times New Roman"/>
          <w:noProof/>
          <w:sz w:val="20"/>
          <w:szCs w:val="24"/>
        </w:rPr>
      </w:pPr>
      <w:r w:rsidRPr="00913F07">
        <w:rPr>
          <w:rFonts w:ascii="Times New Roman" w:hAnsi="Times New Roman" w:cs="Times New Roman"/>
          <w:noProof/>
          <w:sz w:val="20"/>
          <w:szCs w:val="24"/>
        </w:rPr>
        <w:t xml:space="preserve">7. </w:t>
      </w:r>
      <w:r w:rsidRPr="00913F07">
        <w:rPr>
          <w:rFonts w:ascii="Times New Roman" w:hAnsi="Times New Roman" w:cs="Times New Roman"/>
          <w:noProof/>
          <w:sz w:val="20"/>
          <w:szCs w:val="24"/>
        </w:rPr>
        <w:tab/>
        <w:t xml:space="preserve">Suciati, E. Hapsari W. HUBUNGAN POLA MAKAN DENGAN DISMENORHEA PADA REMAJA PUTRI DI DESA TANJUNGSARI. 2022;10(1):1–52. </w:t>
      </w:r>
    </w:p>
    <w:p w14:paraId="4C831FE3" w14:textId="77777777" w:rsidR="00913F07" w:rsidRPr="00913F07" w:rsidRDefault="00913F07" w:rsidP="00913F07">
      <w:pPr>
        <w:widowControl w:val="0"/>
        <w:autoSpaceDE w:val="0"/>
        <w:autoSpaceDN w:val="0"/>
        <w:adjustRightInd w:val="0"/>
        <w:spacing w:after="0" w:line="240" w:lineRule="auto"/>
        <w:ind w:left="0" w:hanging="2"/>
        <w:rPr>
          <w:rFonts w:ascii="Times New Roman" w:hAnsi="Times New Roman" w:cs="Times New Roman"/>
          <w:noProof/>
          <w:sz w:val="20"/>
          <w:szCs w:val="24"/>
        </w:rPr>
      </w:pPr>
      <w:r w:rsidRPr="00913F07">
        <w:rPr>
          <w:rFonts w:ascii="Times New Roman" w:hAnsi="Times New Roman" w:cs="Times New Roman"/>
          <w:noProof/>
          <w:sz w:val="20"/>
          <w:szCs w:val="24"/>
        </w:rPr>
        <w:t xml:space="preserve">8. </w:t>
      </w:r>
      <w:r w:rsidRPr="00913F07">
        <w:rPr>
          <w:rFonts w:ascii="Times New Roman" w:hAnsi="Times New Roman" w:cs="Times New Roman"/>
          <w:noProof/>
          <w:sz w:val="20"/>
          <w:szCs w:val="24"/>
        </w:rPr>
        <w:tab/>
        <w:t xml:space="preserve">Savitri NPW. Hubungan Status Gizi dan Usia Menarche Dengan Kejadian Disminore Siswi SMP Negeri 2 Sawan. J Pendidik Biol Undiksha. 2019;6(2):93–102. </w:t>
      </w:r>
    </w:p>
    <w:p w14:paraId="5D6B35C2" w14:textId="77777777" w:rsidR="00913F07" w:rsidRPr="00913F07" w:rsidRDefault="00913F07" w:rsidP="00913F07">
      <w:pPr>
        <w:widowControl w:val="0"/>
        <w:autoSpaceDE w:val="0"/>
        <w:autoSpaceDN w:val="0"/>
        <w:adjustRightInd w:val="0"/>
        <w:spacing w:after="0" w:line="240" w:lineRule="auto"/>
        <w:ind w:left="0" w:hanging="2"/>
        <w:rPr>
          <w:rFonts w:ascii="Times New Roman" w:hAnsi="Times New Roman" w:cs="Times New Roman"/>
          <w:noProof/>
          <w:sz w:val="20"/>
          <w:szCs w:val="24"/>
        </w:rPr>
      </w:pPr>
      <w:r w:rsidRPr="00913F07">
        <w:rPr>
          <w:rFonts w:ascii="Times New Roman" w:hAnsi="Times New Roman" w:cs="Times New Roman"/>
          <w:noProof/>
          <w:sz w:val="20"/>
          <w:szCs w:val="24"/>
        </w:rPr>
        <w:t xml:space="preserve">9. </w:t>
      </w:r>
      <w:r w:rsidRPr="00913F07">
        <w:rPr>
          <w:rFonts w:ascii="Times New Roman" w:hAnsi="Times New Roman" w:cs="Times New Roman"/>
          <w:noProof/>
          <w:sz w:val="20"/>
          <w:szCs w:val="24"/>
        </w:rPr>
        <w:tab/>
        <w:t xml:space="preserve">Boylan S, Hardy LL, Drayton BA, Grunseit A, Mihrshahi S. Assessing junk food consumption among Australian children: trends and associated characteristics from a cross-sectional study. BMC Public Health. 2017;17(1):1–9. </w:t>
      </w:r>
    </w:p>
    <w:p w14:paraId="74FA3BB3" w14:textId="77777777" w:rsidR="00913F07" w:rsidRPr="00913F07" w:rsidRDefault="00913F07" w:rsidP="00913F07">
      <w:pPr>
        <w:widowControl w:val="0"/>
        <w:autoSpaceDE w:val="0"/>
        <w:autoSpaceDN w:val="0"/>
        <w:adjustRightInd w:val="0"/>
        <w:spacing w:after="0" w:line="240" w:lineRule="auto"/>
        <w:ind w:left="0" w:hanging="2"/>
        <w:rPr>
          <w:rFonts w:ascii="Times New Roman" w:hAnsi="Times New Roman" w:cs="Times New Roman"/>
          <w:noProof/>
          <w:sz w:val="20"/>
          <w:szCs w:val="24"/>
        </w:rPr>
      </w:pPr>
      <w:r w:rsidRPr="00913F07">
        <w:rPr>
          <w:rFonts w:ascii="Times New Roman" w:hAnsi="Times New Roman" w:cs="Times New Roman"/>
          <w:noProof/>
          <w:sz w:val="20"/>
          <w:szCs w:val="24"/>
        </w:rPr>
        <w:t xml:space="preserve">10. </w:t>
      </w:r>
      <w:r w:rsidRPr="00913F07">
        <w:rPr>
          <w:rFonts w:ascii="Times New Roman" w:hAnsi="Times New Roman" w:cs="Times New Roman"/>
          <w:noProof/>
          <w:sz w:val="20"/>
          <w:szCs w:val="24"/>
        </w:rPr>
        <w:tab/>
        <w:t xml:space="preserve">Latif S, Naz S, Ashraf S, Jafri SA. Junk food consumption in relation to menstrual abnormalities among adolescent girls: A comparative cross sectional study. Pakistan J Med Sci. 2022;38(8):2307–12. </w:t>
      </w:r>
    </w:p>
    <w:p w14:paraId="3ED13544" w14:textId="77777777" w:rsidR="00913F07" w:rsidRPr="00913F07" w:rsidRDefault="00913F07" w:rsidP="00913F07">
      <w:pPr>
        <w:widowControl w:val="0"/>
        <w:autoSpaceDE w:val="0"/>
        <w:autoSpaceDN w:val="0"/>
        <w:adjustRightInd w:val="0"/>
        <w:spacing w:after="0" w:line="240" w:lineRule="auto"/>
        <w:ind w:left="0" w:hanging="2"/>
        <w:rPr>
          <w:rFonts w:ascii="Times New Roman" w:hAnsi="Times New Roman" w:cs="Times New Roman"/>
          <w:noProof/>
          <w:sz w:val="20"/>
          <w:szCs w:val="24"/>
        </w:rPr>
      </w:pPr>
      <w:r w:rsidRPr="00913F07">
        <w:rPr>
          <w:rFonts w:ascii="Times New Roman" w:hAnsi="Times New Roman" w:cs="Times New Roman"/>
          <w:noProof/>
          <w:sz w:val="20"/>
          <w:szCs w:val="24"/>
        </w:rPr>
        <w:t xml:space="preserve">11. </w:t>
      </w:r>
      <w:r w:rsidRPr="00913F07">
        <w:rPr>
          <w:rFonts w:ascii="Times New Roman" w:hAnsi="Times New Roman" w:cs="Times New Roman"/>
          <w:noProof/>
          <w:sz w:val="20"/>
          <w:szCs w:val="24"/>
        </w:rPr>
        <w:tab/>
        <w:t xml:space="preserve">Rupa Vani K, Veena KS, Subitha L, Hemanth Kumar VR, Bupathy A. Menstrual abnormalities in school going girls - Are they related to dietary and exercise pattern? J Clin Diagnostic Res. 2013;7(11):2537–40. </w:t>
      </w:r>
    </w:p>
    <w:p w14:paraId="7AF559A0" w14:textId="77777777" w:rsidR="00913F07" w:rsidRPr="00913F07" w:rsidRDefault="00913F07" w:rsidP="00913F07">
      <w:pPr>
        <w:widowControl w:val="0"/>
        <w:autoSpaceDE w:val="0"/>
        <w:autoSpaceDN w:val="0"/>
        <w:adjustRightInd w:val="0"/>
        <w:spacing w:after="0" w:line="240" w:lineRule="auto"/>
        <w:ind w:left="0" w:hanging="2"/>
        <w:rPr>
          <w:rFonts w:ascii="Times New Roman" w:hAnsi="Times New Roman" w:cs="Times New Roman"/>
          <w:noProof/>
          <w:sz w:val="20"/>
          <w:szCs w:val="24"/>
        </w:rPr>
      </w:pPr>
      <w:r w:rsidRPr="00913F07">
        <w:rPr>
          <w:rFonts w:ascii="Times New Roman" w:hAnsi="Times New Roman" w:cs="Times New Roman"/>
          <w:noProof/>
          <w:sz w:val="20"/>
          <w:szCs w:val="24"/>
        </w:rPr>
        <w:t xml:space="preserve">12. </w:t>
      </w:r>
      <w:r w:rsidRPr="00913F07">
        <w:rPr>
          <w:rFonts w:ascii="Times New Roman" w:hAnsi="Times New Roman" w:cs="Times New Roman"/>
          <w:noProof/>
          <w:sz w:val="20"/>
          <w:szCs w:val="24"/>
        </w:rPr>
        <w:tab/>
        <w:t xml:space="preserve">Septiyani T, Simamora S. Riwayat Keluarga, Aktivitas Fisik dan Pola Makan terhadap Kejadian Dismenorea Primer pada Wanita. AgriHealth J Agri-food, Nutr Public Heal. 2022;2(2):88. </w:t>
      </w:r>
    </w:p>
    <w:p w14:paraId="317C4CDB" w14:textId="77777777" w:rsidR="00913F07" w:rsidRPr="00913F07" w:rsidRDefault="00913F07" w:rsidP="00913F07">
      <w:pPr>
        <w:widowControl w:val="0"/>
        <w:autoSpaceDE w:val="0"/>
        <w:autoSpaceDN w:val="0"/>
        <w:adjustRightInd w:val="0"/>
        <w:spacing w:after="0" w:line="240" w:lineRule="auto"/>
        <w:ind w:left="0" w:hanging="2"/>
        <w:rPr>
          <w:rFonts w:ascii="Times New Roman" w:hAnsi="Times New Roman" w:cs="Times New Roman"/>
          <w:noProof/>
          <w:sz w:val="20"/>
          <w:szCs w:val="24"/>
        </w:rPr>
      </w:pPr>
      <w:r w:rsidRPr="00913F07">
        <w:rPr>
          <w:rFonts w:ascii="Times New Roman" w:hAnsi="Times New Roman" w:cs="Times New Roman"/>
          <w:noProof/>
          <w:sz w:val="20"/>
          <w:szCs w:val="24"/>
        </w:rPr>
        <w:t xml:space="preserve">13. </w:t>
      </w:r>
      <w:r w:rsidRPr="00913F07">
        <w:rPr>
          <w:rFonts w:ascii="Times New Roman" w:hAnsi="Times New Roman" w:cs="Times New Roman"/>
          <w:noProof/>
          <w:sz w:val="20"/>
          <w:szCs w:val="24"/>
        </w:rPr>
        <w:tab/>
        <w:t xml:space="preserve">Aolymat I, Khasawneh AI, Al-Tamimi M. COVID-19-Associated Mental Health Impact on Menstrual Function Aspects: Dysmenorrhea &amp; Premenstrual Syndrome, and Genitourinary Tract Health: A Cross Sectional Study among Jordanian Medical Students. Int J Environ Res Public Health. 2022;19(3). </w:t>
      </w:r>
    </w:p>
    <w:p w14:paraId="089D3F9C" w14:textId="77777777" w:rsidR="00913F07" w:rsidRPr="00913F07" w:rsidRDefault="00913F07" w:rsidP="00913F07">
      <w:pPr>
        <w:widowControl w:val="0"/>
        <w:autoSpaceDE w:val="0"/>
        <w:autoSpaceDN w:val="0"/>
        <w:adjustRightInd w:val="0"/>
        <w:spacing w:after="0" w:line="240" w:lineRule="auto"/>
        <w:ind w:left="0" w:hanging="2"/>
        <w:rPr>
          <w:rFonts w:ascii="Times New Roman" w:hAnsi="Times New Roman" w:cs="Times New Roman"/>
          <w:noProof/>
          <w:sz w:val="20"/>
          <w:szCs w:val="24"/>
        </w:rPr>
      </w:pPr>
      <w:r w:rsidRPr="00913F07">
        <w:rPr>
          <w:rFonts w:ascii="Times New Roman" w:hAnsi="Times New Roman" w:cs="Times New Roman"/>
          <w:noProof/>
          <w:sz w:val="20"/>
          <w:szCs w:val="24"/>
        </w:rPr>
        <w:t xml:space="preserve">14. </w:t>
      </w:r>
      <w:r w:rsidRPr="00913F07">
        <w:rPr>
          <w:rFonts w:ascii="Times New Roman" w:hAnsi="Times New Roman" w:cs="Times New Roman"/>
          <w:noProof/>
          <w:sz w:val="20"/>
          <w:szCs w:val="24"/>
        </w:rPr>
        <w:tab/>
        <w:t xml:space="preserve">Esen İ, Oğuz B, Serin HM. Menstrual characteristics of pubertal girls: A questionnaire-based study in Turkey. JCRPE J Clin Res Pediatr Endocrinol. 2016;8(2):192–6. </w:t>
      </w:r>
    </w:p>
    <w:p w14:paraId="139DF32E" w14:textId="77777777" w:rsidR="00913F07" w:rsidRPr="00913F07" w:rsidRDefault="00913F07" w:rsidP="00913F07">
      <w:pPr>
        <w:widowControl w:val="0"/>
        <w:autoSpaceDE w:val="0"/>
        <w:autoSpaceDN w:val="0"/>
        <w:adjustRightInd w:val="0"/>
        <w:spacing w:after="0" w:line="240" w:lineRule="auto"/>
        <w:ind w:left="0" w:hanging="2"/>
        <w:rPr>
          <w:rFonts w:ascii="Times New Roman" w:hAnsi="Times New Roman" w:cs="Times New Roman"/>
          <w:noProof/>
          <w:sz w:val="20"/>
        </w:rPr>
      </w:pPr>
      <w:r w:rsidRPr="00913F07">
        <w:rPr>
          <w:rFonts w:ascii="Times New Roman" w:hAnsi="Times New Roman" w:cs="Times New Roman"/>
          <w:noProof/>
          <w:sz w:val="20"/>
          <w:szCs w:val="24"/>
        </w:rPr>
        <w:t xml:space="preserve">15. </w:t>
      </w:r>
      <w:r w:rsidRPr="00913F07">
        <w:rPr>
          <w:rFonts w:ascii="Times New Roman" w:hAnsi="Times New Roman" w:cs="Times New Roman"/>
          <w:noProof/>
          <w:sz w:val="20"/>
          <w:szCs w:val="24"/>
        </w:rPr>
        <w:tab/>
        <w:t>Tadakawa M, Takeda T, Monma Y, Koga S, Yaegashi N. The prevalence and risk factors of school absenteeism due to premenstrual disorders in Japanese high school students — a school-based cross-sectional study. Biopsychosoc Med [Internet]. 2016;1–7. Available from: http://dx.doi.org/10.1186/s13030-016-0067-3</w:t>
      </w:r>
    </w:p>
    <w:p w14:paraId="271261D5" w14:textId="05143DDE" w:rsidR="00FC47C5" w:rsidRDefault="000E13CE" w:rsidP="000E13CE">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FF0000"/>
          <w:sz w:val="20"/>
          <w:szCs w:val="20"/>
        </w:rPr>
      </w:pPr>
      <w:r>
        <w:rPr>
          <w:rFonts w:ascii="Times New Roman" w:eastAsia="Times New Roman" w:hAnsi="Times New Roman" w:cs="Times New Roman"/>
          <w:color w:val="FF0000"/>
          <w:sz w:val="20"/>
          <w:szCs w:val="20"/>
        </w:rPr>
        <w:fldChar w:fldCharType="end"/>
      </w:r>
    </w:p>
    <w:sectPr w:rsidR="00FC47C5">
      <w:headerReference w:type="even" r:id="rId11"/>
      <w:headerReference w:type="default" r:id="rId12"/>
      <w:footerReference w:type="even" r:id="rId13"/>
      <w:footerReference w:type="default" r:id="rId14"/>
      <w:headerReference w:type="first" r:id="rId15"/>
      <w:footerReference w:type="first" r:id="rId16"/>
      <w:type w:val="continuous"/>
      <w:pgSz w:w="11906" w:h="16838"/>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F5A0CB" w14:textId="77777777" w:rsidR="005E1E4A" w:rsidRDefault="005E1E4A">
      <w:pPr>
        <w:spacing w:after="0" w:line="240" w:lineRule="auto"/>
        <w:ind w:left="0" w:hanging="2"/>
      </w:pPr>
      <w:r>
        <w:separator/>
      </w:r>
    </w:p>
  </w:endnote>
  <w:endnote w:type="continuationSeparator" w:id="0">
    <w:p w14:paraId="435BD9EE" w14:textId="77777777" w:rsidR="005E1E4A" w:rsidRDefault="005E1E4A">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ADD5C" w14:textId="77777777" w:rsidR="00FC47C5" w:rsidRDefault="005E1E4A">
    <w:pPr>
      <w:spacing w:after="0" w:line="240" w:lineRule="auto"/>
      <w:ind w:left="0" w:hanging="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2020, JKLI, ISSN: 1412-4939 – e-ISSN: 2502-7085</w:t>
    </w:r>
    <w:r>
      <w:rPr>
        <w:rFonts w:ascii="Times New Roman" w:eastAsia="Times New Roman" w:hAnsi="Times New Roman" w:cs="Times New Roman"/>
        <w:sz w:val="18"/>
        <w:szCs w:val="18"/>
      </w:rPr>
      <w:t>. All rights reserved.</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18CFFF" w14:textId="77777777" w:rsidR="00FC47C5" w:rsidRDefault="005E1E4A">
    <w:pPr>
      <w:spacing w:after="0" w:line="240" w:lineRule="auto"/>
      <w:ind w:left="0" w:hanging="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2020, JKLI, ISSN: 1412-4939 – e-ISSN: 2502-7085. All rights reserved.</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98173C" w14:textId="77777777" w:rsidR="00FC47C5" w:rsidRDefault="005E1E4A">
    <w:pPr>
      <w:spacing w:after="0" w:line="240" w:lineRule="auto"/>
      <w:ind w:left="0" w:hanging="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2020, JKLI, ISSN: 1412-4939 – e-ISSN: 2502-7085. All rights reserv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8CAAE5" w14:textId="77777777" w:rsidR="005E1E4A" w:rsidRDefault="005E1E4A">
      <w:pPr>
        <w:spacing w:after="0" w:line="240" w:lineRule="auto"/>
        <w:ind w:left="0" w:hanging="2"/>
      </w:pPr>
      <w:r>
        <w:separator/>
      </w:r>
    </w:p>
  </w:footnote>
  <w:footnote w:type="continuationSeparator" w:id="0">
    <w:p w14:paraId="0EDC8536" w14:textId="77777777" w:rsidR="005E1E4A" w:rsidRDefault="005E1E4A">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EC9995" w14:textId="77777777" w:rsidR="00FC47C5" w:rsidRDefault="005E1E4A">
    <w:pPr>
      <w:pBdr>
        <w:top w:val="nil"/>
        <w:left w:val="nil"/>
        <w:bottom w:val="nil"/>
        <w:right w:val="nil"/>
        <w:between w:val="nil"/>
      </w:pBdr>
      <w:tabs>
        <w:tab w:val="center" w:pos="4513"/>
        <w:tab w:val="right" w:pos="9026"/>
      </w:tabs>
      <w:spacing w:after="0" w:line="240" w:lineRule="auto"/>
      <w:ind w:left="0" w:hanging="2"/>
      <w:rPr>
        <w:color w:val="000000"/>
      </w:rPr>
    </w:pPr>
    <w:r>
      <w:rPr>
        <w:rFonts w:ascii="Times New Roman" w:eastAsia="Times New Roman" w:hAnsi="Times New Roman" w:cs="Times New Roman"/>
        <w:color w:val="000000"/>
        <w:sz w:val="18"/>
        <w:szCs w:val="18"/>
      </w:rPr>
      <w:t>xx</w:t>
    </w:r>
    <w:r>
      <w:rPr>
        <w:rFonts w:ascii="Times New Roman" w:eastAsia="Times New Roman" w:hAnsi="Times New Roman" w:cs="Times New Roman"/>
        <w:color w:val="000000"/>
        <w:sz w:val="18"/>
        <w:szCs w:val="18"/>
      </w:rPr>
      <w:tab/>
    </w:r>
    <w:r>
      <w:rPr>
        <w:rFonts w:ascii="Times New Roman" w:eastAsia="Times New Roman" w:hAnsi="Times New Roman" w:cs="Times New Roman"/>
        <w:i/>
        <w:color w:val="000000"/>
        <w:sz w:val="18"/>
        <w:szCs w:val="18"/>
      </w:rPr>
      <w:t>Nama penulis/Jurnal Kesehatan Lingkungan Indonesia xx(x), 201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E12D73" w14:textId="77777777" w:rsidR="00FC47C5" w:rsidRDefault="00FC47C5">
    <w:pPr>
      <w:pBdr>
        <w:top w:val="nil"/>
        <w:left w:val="nil"/>
        <w:bottom w:val="nil"/>
        <w:right w:val="nil"/>
        <w:between w:val="nil"/>
      </w:pBdr>
      <w:tabs>
        <w:tab w:val="center" w:pos="4513"/>
        <w:tab w:val="right" w:pos="9026"/>
      </w:tabs>
      <w:spacing w:after="0" w:line="240" w:lineRule="auto"/>
      <w:ind w:left="0" w:hanging="2"/>
      <w:jc w:val="right"/>
      <w:rPr>
        <w:color w:val="000000"/>
      </w:rPr>
    </w:pPr>
  </w:p>
  <w:p w14:paraId="629943D5" w14:textId="77777777" w:rsidR="00FC47C5" w:rsidRDefault="005E1E4A">
    <w:pPr>
      <w:tabs>
        <w:tab w:val="center" w:pos="4513"/>
        <w:tab w:val="right" w:pos="9026"/>
      </w:tabs>
      <w:spacing w:after="0" w:line="240" w:lineRule="auto"/>
      <w:ind w:left="0" w:hanging="2"/>
      <w:jc w:val="right"/>
      <w:rPr>
        <w:color w:val="000000"/>
      </w:rPr>
    </w:pPr>
    <w:r>
      <w:rPr>
        <w:rFonts w:ascii="Times New Roman" w:eastAsia="Times New Roman" w:hAnsi="Times New Roman" w:cs="Times New Roman"/>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7C9D7B" w14:textId="77777777" w:rsidR="00224F8D" w:rsidRDefault="00224F8D">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457C2D"/>
    <w:multiLevelType w:val="multilevel"/>
    <w:tmpl w:val="23AE2914"/>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 w15:restartNumberingAfterBreak="0">
    <w:nsid w:val="6CED0D82"/>
    <w:multiLevelType w:val="multilevel"/>
    <w:tmpl w:val="B660F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47C5"/>
    <w:rsid w:val="00021902"/>
    <w:rsid w:val="000E13CE"/>
    <w:rsid w:val="00224F8D"/>
    <w:rsid w:val="003F4B63"/>
    <w:rsid w:val="00456B22"/>
    <w:rsid w:val="00497E92"/>
    <w:rsid w:val="005E1E4A"/>
    <w:rsid w:val="00913F07"/>
    <w:rsid w:val="00C14601"/>
    <w:rsid w:val="00CD452E"/>
    <w:rsid w:val="00FA5A21"/>
    <w:rsid w:val="00FC47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902C27"/>
  <w15:docId w15:val="{BE3A9A56-FCA9-4B4A-B822-5A2828033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EndnoteReference">
    <w:name w:val="endnote reference"/>
    <w:qFormat/>
    <w:rPr>
      <w:w w:val="100"/>
      <w:position w:val="-1"/>
      <w:effect w:val="none"/>
      <w:vertAlign w:val="superscript"/>
      <w:cs w:val="0"/>
      <w:em w:val="none"/>
    </w:rPr>
  </w:style>
  <w:style w:type="paragraph" w:styleId="EndnoteText">
    <w:name w:val="endnote text"/>
    <w:basedOn w:val="Normal"/>
    <w:qFormat/>
    <w:pPr>
      <w:spacing w:after="0" w:line="240" w:lineRule="auto"/>
    </w:pPr>
    <w:rPr>
      <w:sz w:val="20"/>
      <w:szCs w:val="20"/>
      <w:lang w:val="en-US"/>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US"/>
    </w:rPr>
  </w:style>
  <w:style w:type="paragraph" w:styleId="ListParagraph">
    <w:name w:val="List Paragraph"/>
    <w:basedOn w:val="Normal"/>
    <w:pPr>
      <w:ind w:left="720"/>
      <w:contextualSpacing/>
    </w:pPr>
    <w:rPr>
      <w:lang w:val="en-US"/>
    </w:rPr>
  </w:style>
  <w:style w:type="character" w:customStyle="1" w:styleId="ListParagraphChar">
    <w:name w:val="List Paragraph Char"/>
    <w:rPr>
      <w:rFonts w:ascii="Calibri" w:eastAsia="Calibri" w:hAnsi="Calibri" w:cs="Times New Roman"/>
      <w:w w:val="100"/>
      <w:position w:val="-1"/>
      <w:effect w:val="none"/>
      <w:vertAlign w:val="baseline"/>
      <w:cs w:val="0"/>
      <w:em w:val="none"/>
      <w:lang w:val="en-US"/>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color w:val="000000"/>
      <w:position w:val="-1"/>
      <w:sz w:val="24"/>
      <w:szCs w:val="24"/>
      <w:lang w:val="en-US"/>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qFormat/>
    <w:pPr>
      <w:spacing w:after="0" w:line="240" w:lineRule="auto"/>
    </w:pPr>
    <w:rPr>
      <w:sz w:val="20"/>
      <w:szCs w:val="20"/>
    </w:rPr>
  </w:style>
  <w:style w:type="character" w:customStyle="1" w:styleId="FootnoteTextChar">
    <w:name w:val="Footnote Text Char"/>
    <w:rPr>
      <w:w w:val="100"/>
      <w:position w:val="-1"/>
      <w:sz w:val="20"/>
      <w:szCs w:val="20"/>
      <w:effect w:val="none"/>
      <w:vertAlign w:val="baseline"/>
      <w:cs w:val="0"/>
      <w:em w:val="none"/>
    </w:rPr>
  </w:style>
  <w:style w:type="character" w:styleId="FootnoteReference">
    <w:name w:val="footnote reference"/>
    <w:qFormat/>
    <w:rPr>
      <w:w w:val="100"/>
      <w:position w:val="-1"/>
      <w:effect w:val="none"/>
      <w:vertAlign w:val="superscript"/>
      <w:cs w:val="0"/>
      <w:em w:val="none"/>
    </w:rPr>
  </w:style>
  <w:style w:type="character" w:styleId="CommentReference">
    <w:name w:val="annotation reference"/>
    <w:qFormat/>
    <w:rPr>
      <w:w w:val="100"/>
      <w:position w:val="-1"/>
      <w:sz w:val="16"/>
      <w:szCs w:val="16"/>
      <w:effect w:val="none"/>
      <w:vertAlign w:val="baseline"/>
      <w:cs w:val="0"/>
      <w:em w:val="none"/>
    </w:rPr>
  </w:style>
  <w:style w:type="paragraph" w:styleId="CommentText">
    <w:name w:val="annotation text"/>
    <w:basedOn w:val="Normal"/>
    <w:qFormat/>
    <w:pPr>
      <w:spacing w:line="240" w:lineRule="auto"/>
    </w:pPr>
    <w:rPr>
      <w:sz w:val="20"/>
      <w:szCs w:val="20"/>
    </w:rPr>
  </w:style>
  <w:style w:type="character" w:customStyle="1" w:styleId="CommentTextChar">
    <w:name w:val="Comment Text Char"/>
    <w:rPr>
      <w:w w:val="100"/>
      <w:position w:val="-1"/>
      <w:sz w:val="20"/>
      <w:szCs w:val="20"/>
      <w:effect w:val="none"/>
      <w:vertAlign w:val="baseline"/>
      <w:cs w:val="0"/>
      <w:em w:val="none"/>
    </w:rPr>
  </w:style>
  <w:style w:type="paragraph" w:styleId="CommentSubject">
    <w:name w:val="annotation subject"/>
    <w:basedOn w:val="CommentText"/>
    <w:next w:val="CommentText"/>
    <w:qFormat/>
    <w:rPr>
      <w:b/>
      <w:bCs/>
    </w:rPr>
  </w:style>
  <w:style w:type="character" w:customStyle="1" w:styleId="CommentSubjectChar">
    <w:name w:val="Comment Subject Char"/>
    <w:rPr>
      <w:b/>
      <w:bCs/>
      <w:w w:val="100"/>
      <w:position w:val="-1"/>
      <w:sz w:val="20"/>
      <w:szCs w:val="20"/>
      <w:effect w:val="none"/>
      <w:vertAlign w:val="baseline"/>
      <w:cs w:val="0"/>
      <w:em w:val="none"/>
    </w:r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Header">
    <w:name w:val="header"/>
    <w:basedOn w:val="Normal"/>
    <w:qFormat/>
    <w:pPr>
      <w:spacing w:after="0" w:line="240" w:lineRule="auto"/>
    </w:pPr>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basedOn w:val="DefaultParagraphFont"/>
    <w:rPr>
      <w:w w:val="100"/>
      <w:position w:val="-1"/>
      <w:effect w:val="none"/>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CellMar>
        <w:left w:w="115" w:type="dxa"/>
        <w:right w:w="115" w:type="dxa"/>
      </w:tblCellMar>
    </w:tblPr>
  </w:style>
  <w:style w:type="table" w:customStyle="1" w:styleId="1">
    <w:name w:val="1"/>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table" w:customStyle="1" w:styleId="a">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D7ttSbLPpUQzrhgtczR7inNvxYA==">AMUW2mV8ywdVxZPWGPIlDHJaCzrmy1gZOoIRyN5SAa415ExoauYD9vrXj72p/RjTfaT4ubMeiz6ZdtEWPc1B2lOswyDCspxwoPKbuYb4E9Fx7Gi84VugLE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D40486B-5F2D-427A-89ED-86ACEAB6F2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9</Pages>
  <Words>19245</Words>
  <Characters>109698</Characters>
  <Application>Microsoft Office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 </cp:lastModifiedBy>
  <cp:revision>2</cp:revision>
  <dcterms:created xsi:type="dcterms:W3CDTF">2021-05-25T04:21:00Z</dcterms:created>
  <dcterms:modified xsi:type="dcterms:W3CDTF">2023-06-15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37a7b8c-e101-385f-9fc2-6e3cea18fb1d</vt:lpwstr>
  </property>
  <property fmtid="{D5CDD505-2E9C-101B-9397-08002B2CF9AE}" pid="24" name="Mendeley Citation Style_1">
    <vt:lpwstr>http://www.zotero.org/styles/vancouver</vt:lpwstr>
  </property>
</Properties>
</file>